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1427563"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6B43EF" w:rsidRDefault="006B43EF">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6B43EF" w:rsidRDefault="006B43EF">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6B43EF" w:rsidRDefault="006B43EF">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6B43EF" w:rsidRDefault="006B43EF">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782663"/>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6B43EF" w:rsidRDefault="006B43EF"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6B43EF" w:rsidRPr="00DD24C9" w:rsidRDefault="006B43EF"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6B43EF" w:rsidRPr="00DD24C9" w:rsidRDefault="006B43EF"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6B43EF" w:rsidRPr="00DD24C9" w:rsidRDefault="006B43EF"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6B43EF" w:rsidRDefault="006B43EF">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6B43EF" w:rsidRDefault="006B43EF">
                            <w:pPr>
                              <w:pStyle w:val="NoSpacing"/>
                              <w:rPr>
                                <w:i/>
                                <w:color w:val="262626" w:themeColor="text1" w:themeTint="D9"/>
                                <w:sz w:val="32"/>
                                <w:szCs w:val="32"/>
                                <w:lang w:val="en-GB"/>
                              </w:rPr>
                            </w:pPr>
                          </w:p>
                          <w:p w14:paraId="0C602092" w14:textId="77777777" w:rsidR="006B43EF" w:rsidRPr="00E778AB" w:rsidRDefault="006B43EF"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6B43EF" w:rsidRPr="00DD24C9" w:rsidRDefault="006B43EF">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6B43EF" w:rsidRDefault="006B43EF"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6B43EF" w:rsidRPr="00DD24C9" w:rsidRDefault="006B43EF"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6B43EF" w:rsidRPr="00DD24C9" w:rsidRDefault="006B43EF"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6B43EF" w:rsidRPr="00DD24C9" w:rsidRDefault="006B43EF"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6B43EF" w:rsidRDefault="006B43EF">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6B43EF" w:rsidRDefault="006B43EF">
                      <w:pPr>
                        <w:pStyle w:val="NoSpacing"/>
                        <w:rPr>
                          <w:i/>
                          <w:color w:val="262626" w:themeColor="text1" w:themeTint="D9"/>
                          <w:sz w:val="32"/>
                          <w:szCs w:val="32"/>
                          <w:lang w:val="en-GB"/>
                        </w:rPr>
                      </w:pPr>
                    </w:p>
                    <w:p w14:paraId="0C602092" w14:textId="77777777" w:rsidR="006B43EF" w:rsidRPr="00E778AB" w:rsidRDefault="006B43EF"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6B43EF" w:rsidRPr="00DD24C9" w:rsidRDefault="006B43EF">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1427564"/>
      <w:r w:rsidRPr="00FE6F9D">
        <w:lastRenderedPageBreak/>
        <w:t>Abstract</w:t>
      </w:r>
      <w:bookmarkEnd w:id="1"/>
    </w:p>
    <w:p w14:paraId="494275BC" w14:textId="77777777" w:rsidR="00675FD3" w:rsidRPr="00D05CE3" w:rsidRDefault="00675FD3" w:rsidP="00675FD3"/>
    <w:p w14:paraId="15AB8856" w14:textId="305A35B7" w:rsidR="00675FD3" w:rsidRDefault="00CB6E7C" w:rsidP="00675FD3">
      <w:r w:rsidRPr="00CB6E7C">
        <w:rPr>
          <w:b/>
          <w:color w:val="FF0000"/>
        </w:rPr>
        <w:t xml:space="preserve">Update at end. </w:t>
      </w:r>
      <w:r w:rsidR="00675FD3">
        <w:t>Recent approaches to Named Entity Recognition</w:t>
      </w:r>
      <w:r w:rsidR="00A90A12">
        <w:t xml:space="preserve"> (NER)</w:t>
      </w:r>
      <w:r w:rsidR="00675FD3">
        <w:t xml:space="preserve">, such as that of </w:t>
      </w:r>
      <w:r w:rsidR="00675FD3">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sidR="00675FD3">
        <w:fldChar w:fldCharType="separate"/>
      </w:r>
      <w:r w:rsidR="00675FD3" w:rsidRPr="00540C85">
        <w:rPr>
          <w:noProof/>
        </w:rPr>
        <w:t>(Kuru, Arkan Can and Deniz, 2016)</w:t>
      </w:r>
      <w:r w:rsidR="00675FD3">
        <w:fldChar w:fldCharType="end"/>
      </w:r>
      <w:r w:rsidR="00675FD3">
        <w:t>, demonstrate that a character-level representation of textual data can yield good results when training a deep learning</w:t>
      </w:r>
      <w:r w:rsidR="007E2067">
        <w:t xml:space="preserve"> model</w:t>
      </w:r>
      <w:r w:rsidR="00675FD3">
        <w:t xml:space="preserve">. In this project, a set of Hansard debates is aggregated, processed and labelled for use in a Bidirectional Long Short-Term Memory </w:t>
      </w:r>
      <w:r w:rsidR="008E62AE">
        <w:t xml:space="preserve">(BLSTM) </w:t>
      </w:r>
      <w:r w:rsidR="00675FD3">
        <w:t>neural network. The trained model, and the original dataset, is integrated with Birkbeck’s Samtla digital humanities text archiving system, such that the Hansard texts can be browsed in the interface, and previously unseen Named Entities are highlighted.</w:t>
      </w:r>
    </w:p>
    <w:p w14:paraId="57D61C7F" w14:textId="51A503C2" w:rsidR="001263C6" w:rsidRDefault="001263C6" w:rsidP="001263C6">
      <w:pPr>
        <w:pStyle w:val="Heading1"/>
      </w:pPr>
      <w:bookmarkStart w:id="2" w:name="_Toc521427565"/>
      <w:r w:rsidRPr="00D56F72">
        <w:t>Acknowledgements</w:t>
      </w:r>
      <w:bookmarkEnd w:id="2"/>
    </w:p>
    <w:p w14:paraId="428E197F" w14:textId="77777777" w:rsidR="00501817" w:rsidRPr="00501817" w:rsidRDefault="00501817" w:rsidP="00501817"/>
    <w:p w14:paraId="4BF3F1CE" w14:textId="6671EDB5"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18244EFD"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 assistance in setting up a server in Birkbeck with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7982E2CE" w:rsidR="00F72C77" w:rsidRDefault="00501817" w:rsidP="00675FD3">
      <w:r>
        <w:t xml:space="preserve">Finally, I would like to thank my wife for all her </w:t>
      </w:r>
      <w:r w:rsidR="00C15B43">
        <w:t>help</w:t>
      </w:r>
      <w:r>
        <w:t xml:space="preserve"> throughout this </w:t>
      </w:r>
      <w:proofErr w:type="gramStart"/>
      <w:r>
        <w:t>Master’s</w:t>
      </w:r>
      <w:proofErr w:type="gramEnd"/>
      <w:r w:rsidR="00A67806">
        <w:t xml:space="preserve"> programme, while she worked on her own</w:t>
      </w:r>
      <w:r w:rsidR="00C15B43">
        <w:t xml:space="preserve"> master’s and continued to support so many people</w:t>
      </w:r>
      <w:r w:rsidR="00F72C77">
        <w:t>.</w:t>
      </w:r>
    </w:p>
    <w:p w14:paraId="31739F2F" w14:textId="77777777" w:rsidR="00F72C77" w:rsidRDefault="00F72C77" w:rsidP="00675FD3"/>
    <w:p w14:paraId="284F872B" w14:textId="7E43AF2A" w:rsidR="00501817" w:rsidRPr="00FE6F9D" w:rsidRDefault="008E1991" w:rsidP="00675FD3">
      <w:r>
        <w:rPr>
          <w:i/>
        </w:rPr>
        <w:t>Ad M</w:t>
      </w:r>
      <w:r w:rsidR="00273C3B">
        <w:rPr>
          <w:i/>
        </w:rPr>
        <w:t>aiorem D</w:t>
      </w:r>
      <w:r w:rsidR="0039786B" w:rsidRPr="0039786B">
        <w:rPr>
          <w:i/>
        </w:rPr>
        <w:t>ei gloriam</w:t>
      </w:r>
      <w:r w:rsidR="0039786B">
        <w:t>, from whom all language flows.</w:t>
      </w:r>
      <w:r w:rsidR="006B5065">
        <w:t xml:space="preserve"> Ps </w:t>
      </w:r>
      <w:r w:rsidR="00335DE5">
        <w:t>19</w:t>
      </w:r>
      <w:r w:rsidR="00DF75D0">
        <w:t>v</w:t>
      </w:r>
      <w:r w:rsidR="006B5065">
        <w:t xml:space="preserve">14. </w:t>
      </w:r>
    </w:p>
    <w:p w14:paraId="5EF01F18" w14:textId="30AE4C4F" w:rsidR="00675FD3" w:rsidRDefault="00675FD3"/>
    <w:p w14:paraId="63EF60F3" w14:textId="77777777" w:rsidR="00416B70" w:rsidRDefault="00416B70" w:rsidP="00416B70">
      <w:pPr>
        <w:pStyle w:val="Heading1"/>
      </w:pPr>
      <w:bookmarkStart w:id="3" w:name="_Toc521427566"/>
      <w:r>
        <w:t>List of figures and tables</w:t>
      </w:r>
      <w:bookmarkEnd w:id="3"/>
    </w:p>
    <w:p w14:paraId="7167283C" w14:textId="77777777" w:rsidR="00416B70" w:rsidRPr="007B380C" w:rsidRDefault="00416B70" w:rsidP="00416B70">
      <w:r>
        <w:t>Compile at end</w:t>
      </w:r>
    </w:p>
    <w:p w14:paraId="29B2432D" w14:textId="77777777" w:rsidR="00416B70" w:rsidRDefault="00416B70"/>
    <w:p w14:paraId="37E52ADB" w14:textId="6DA9EBE6" w:rsidR="00501817" w:rsidRDefault="00501817"/>
    <w:p w14:paraId="2ACBB651" w14:textId="641DFA4B" w:rsidR="00501817" w:rsidRDefault="00501817"/>
    <w:p w14:paraId="6D180A47" w14:textId="4E4F295F" w:rsidR="00501817" w:rsidRDefault="00501817"/>
    <w:p w14:paraId="4DF30AC9" w14:textId="7FF1A2B9" w:rsidR="00501817" w:rsidRDefault="00501817"/>
    <w:p w14:paraId="73FC8E03" w14:textId="3AE0FE34" w:rsidR="00501817" w:rsidRDefault="00501817"/>
    <w:p w14:paraId="6484E722" w14:textId="59A3DFD0" w:rsidR="00501817" w:rsidRDefault="00501817"/>
    <w:p w14:paraId="7ECE0DF1" w14:textId="41F9DF85" w:rsidR="00501817" w:rsidRDefault="00501817"/>
    <w:p w14:paraId="2A00CCA8" w14:textId="7BB80C9D" w:rsidR="00501817" w:rsidRDefault="00501817"/>
    <w:p w14:paraId="5EC8DD17" w14:textId="5AD6B783" w:rsidR="00501817" w:rsidRDefault="00501817"/>
    <w:p w14:paraId="7A4AF59A" w14:textId="28BD0D0F" w:rsidR="00501817" w:rsidRDefault="00501817"/>
    <w:p w14:paraId="77AAB284" w14:textId="6A8F6963" w:rsidR="00501817" w:rsidRDefault="00501817"/>
    <w:p w14:paraId="1ACAE97D" w14:textId="756C10D0" w:rsidR="00501817" w:rsidRDefault="00501817"/>
    <w:p w14:paraId="4DCDE270" w14:textId="6E74CBA9" w:rsidR="00501817" w:rsidRDefault="00501817"/>
    <w:p w14:paraId="11B5FE98" w14:textId="0DF4CBCA" w:rsidR="00501817" w:rsidRDefault="00501817"/>
    <w:p w14:paraId="033AAB33" w14:textId="7CC67A72" w:rsidR="00501817" w:rsidRDefault="00501817"/>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noProof/>
        </w:rPr>
      </w:sdtEndPr>
      <w:sdtContent>
        <w:p w14:paraId="03FF3AA8" w14:textId="2EB97B0F" w:rsidR="00D56F72" w:rsidRDefault="00D56F72">
          <w:pPr>
            <w:pStyle w:val="TOCHeading"/>
          </w:pPr>
          <w:r>
            <w:t>Table of Contents</w:t>
          </w:r>
        </w:p>
        <w:p w14:paraId="1A10BEE0" w14:textId="44523CBC" w:rsidR="006B43EF" w:rsidRDefault="00D56F72">
          <w:pPr>
            <w:pStyle w:val="TOC1"/>
            <w:tabs>
              <w:tab w:val="right" w:leader="dot" w:pos="9010"/>
            </w:tabs>
            <w:rPr>
              <w:rFonts w:eastAsiaTheme="minorEastAsia"/>
              <w:b w:val="0"/>
              <w:bCs w:val="0"/>
              <w:i w:val="0"/>
              <w:iCs w:val="0"/>
              <w:noProof/>
            </w:rPr>
          </w:pPr>
          <w:r>
            <w:rPr>
              <w:b w:val="0"/>
              <w:bCs w:val="0"/>
            </w:rPr>
            <w:fldChar w:fldCharType="begin"/>
          </w:r>
          <w:r>
            <w:instrText xml:space="preserve"> TOC \o "1-3" \h \z \u </w:instrText>
          </w:r>
          <w:r>
            <w:rPr>
              <w:b w:val="0"/>
              <w:bCs w:val="0"/>
            </w:rPr>
            <w:fldChar w:fldCharType="separate"/>
          </w:r>
          <w:hyperlink w:anchor="_Toc521427563" w:history="1">
            <w:r w:rsidR="006B43EF">
              <w:rPr>
                <w:noProof/>
                <w:webHidden/>
              </w:rPr>
              <w:tab/>
            </w:r>
            <w:r w:rsidR="006B43EF">
              <w:rPr>
                <w:noProof/>
                <w:webHidden/>
              </w:rPr>
              <w:fldChar w:fldCharType="begin"/>
            </w:r>
            <w:r w:rsidR="006B43EF">
              <w:rPr>
                <w:noProof/>
                <w:webHidden/>
              </w:rPr>
              <w:instrText xml:space="preserve"> PAGEREF _Toc521427563 \h </w:instrText>
            </w:r>
            <w:r w:rsidR="006B43EF">
              <w:rPr>
                <w:noProof/>
                <w:webHidden/>
              </w:rPr>
            </w:r>
            <w:r w:rsidR="006B43EF">
              <w:rPr>
                <w:noProof/>
                <w:webHidden/>
              </w:rPr>
              <w:fldChar w:fldCharType="separate"/>
            </w:r>
            <w:r w:rsidR="006B43EF">
              <w:rPr>
                <w:noProof/>
                <w:webHidden/>
              </w:rPr>
              <w:t>0</w:t>
            </w:r>
            <w:r w:rsidR="006B43EF">
              <w:rPr>
                <w:noProof/>
                <w:webHidden/>
              </w:rPr>
              <w:fldChar w:fldCharType="end"/>
            </w:r>
          </w:hyperlink>
        </w:p>
        <w:p w14:paraId="0F77586B" w14:textId="2C76DE15" w:rsidR="006B43EF" w:rsidRDefault="006B43EF">
          <w:pPr>
            <w:pStyle w:val="TOC1"/>
            <w:tabs>
              <w:tab w:val="left" w:pos="480"/>
              <w:tab w:val="right" w:leader="dot" w:pos="9010"/>
            </w:tabs>
            <w:rPr>
              <w:rFonts w:eastAsiaTheme="minorEastAsia"/>
              <w:b w:val="0"/>
              <w:bCs w:val="0"/>
              <w:i w:val="0"/>
              <w:iCs w:val="0"/>
              <w:noProof/>
            </w:rPr>
          </w:pPr>
          <w:hyperlink w:anchor="_Toc521427564" w:history="1">
            <w:r w:rsidRPr="00375003">
              <w:rPr>
                <w:rStyle w:val="Hyperlink"/>
                <w:noProof/>
              </w:rPr>
              <w:t>1.</w:t>
            </w:r>
            <w:r>
              <w:rPr>
                <w:rFonts w:eastAsiaTheme="minorEastAsia"/>
                <w:b w:val="0"/>
                <w:bCs w:val="0"/>
                <w:i w:val="0"/>
                <w:iCs w:val="0"/>
                <w:noProof/>
              </w:rPr>
              <w:tab/>
            </w:r>
            <w:r w:rsidRPr="00375003">
              <w:rPr>
                <w:rStyle w:val="Hyperlink"/>
                <w:noProof/>
              </w:rPr>
              <w:t>Abstract</w:t>
            </w:r>
            <w:r>
              <w:rPr>
                <w:noProof/>
                <w:webHidden/>
              </w:rPr>
              <w:tab/>
            </w:r>
            <w:r>
              <w:rPr>
                <w:noProof/>
                <w:webHidden/>
              </w:rPr>
              <w:fldChar w:fldCharType="begin"/>
            </w:r>
            <w:r>
              <w:rPr>
                <w:noProof/>
                <w:webHidden/>
              </w:rPr>
              <w:instrText xml:space="preserve"> PAGEREF _Toc521427564 \h </w:instrText>
            </w:r>
            <w:r>
              <w:rPr>
                <w:noProof/>
                <w:webHidden/>
              </w:rPr>
            </w:r>
            <w:r>
              <w:rPr>
                <w:noProof/>
                <w:webHidden/>
              </w:rPr>
              <w:fldChar w:fldCharType="separate"/>
            </w:r>
            <w:r>
              <w:rPr>
                <w:noProof/>
                <w:webHidden/>
              </w:rPr>
              <w:t>1</w:t>
            </w:r>
            <w:r>
              <w:rPr>
                <w:noProof/>
                <w:webHidden/>
              </w:rPr>
              <w:fldChar w:fldCharType="end"/>
            </w:r>
          </w:hyperlink>
        </w:p>
        <w:p w14:paraId="7087A775" w14:textId="25B446FC" w:rsidR="006B43EF" w:rsidRDefault="006B43EF">
          <w:pPr>
            <w:pStyle w:val="TOC1"/>
            <w:tabs>
              <w:tab w:val="left" w:pos="480"/>
              <w:tab w:val="right" w:leader="dot" w:pos="9010"/>
            </w:tabs>
            <w:rPr>
              <w:rFonts w:eastAsiaTheme="minorEastAsia"/>
              <w:b w:val="0"/>
              <w:bCs w:val="0"/>
              <w:i w:val="0"/>
              <w:iCs w:val="0"/>
              <w:noProof/>
            </w:rPr>
          </w:pPr>
          <w:hyperlink w:anchor="_Toc521427565" w:history="1">
            <w:r w:rsidRPr="00375003">
              <w:rPr>
                <w:rStyle w:val="Hyperlink"/>
                <w:noProof/>
              </w:rPr>
              <w:t>2.</w:t>
            </w:r>
            <w:r>
              <w:rPr>
                <w:rFonts w:eastAsiaTheme="minorEastAsia"/>
                <w:b w:val="0"/>
                <w:bCs w:val="0"/>
                <w:i w:val="0"/>
                <w:iCs w:val="0"/>
                <w:noProof/>
              </w:rPr>
              <w:tab/>
            </w:r>
            <w:r w:rsidRPr="00375003">
              <w:rPr>
                <w:rStyle w:val="Hyperlink"/>
                <w:noProof/>
              </w:rPr>
              <w:t>Acknowledgements</w:t>
            </w:r>
            <w:r>
              <w:rPr>
                <w:noProof/>
                <w:webHidden/>
              </w:rPr>
              <w:tab/>
            </w:r>
            <w:r>
              <w:rPr>
                <w:noProof/>
                <w:webHidden/>
              </w:rPr>
              <w:fldChar w:fldCharType="begin"/>
            </w:r>
            <w:r>
              <w:rPr>
                <w:noProof/>
                <w:webHidden/>
              </w:rPr>
              <w:instrText xml:space="preserve"> PAGEREF _Toc521427565 \h </w:instrText>
            </w:r>
            <w:r>
              <w:rPr>
                <w:noProof/>
                <w:webHidden/>
              </w:rPr>
            </w:r>
            <w:r>
              <w:rPr>
                <w:noProof/>
                <w:webHidden/>
              </w:rPr>
              <w:fldChar w:fldCharType="separate"/>
            </w:r>
            <w:r>
              <w:rPr>
                <w:noProof/>
                <w:webHidden/>
              </w:rPr>
              <w:t>1</w:t>
            </w:r>
            <w:r>
              <w:rPr>
                <w:noProof/>
                <w:webHidden/>
              </w:rPr>
              <w:fldChar w:fldCharType="end"/>
            </w:r>
          </w:hyperlink>
        </w:p>
        <w:p w14:paraId="1F302240" w14:textId="28DF34F6" w:rsidR="006B43EF" w:rsidRDefault="006B43EF">
          <w:pPr>
            <w:pStyle w:val="TOC1"/>
            <w:tabs>
              <w:tab w:val="left" w:pos="480"/>
              <w:tab w:val="right" w:leader="dot" w:pos="9010"/>
            </w:tabs>
            <w:rPr>
              <w:rFonts w:eastAsiaTheme="minorEastAsia"/>
              <w:b w:val="0"/>
              <w:bCs w:val="0"/>
              <w:i w:val="0"/>
              <w:iCs w:val="0"/>
              <w:noProof/>
            </w:rPr>
          </w:pPr>
          <w:hyperlink w:anchor="_Toc521427566" w:history="1">
            <w:r w:rsidRPr="00375003">
              <w:rPr>
                <w:rStyle w:val="Hyperlink"/>
                <w:noProof/>
              </w:rPr>
              <w:t>3.</w:t>
            </w:r>
            <w:r>
              <w:rPr>
                <w:rFonts w:eastAsiaTheme="minorEastAsia"/>
                <w:b w:val="0"/>
                <w:bCs w:val="0"/>
                <w:i w:val="0"/>
                <w:iCs w:val="0"/>
                <w:noProof/>
              </w:rPr>
              <w:tab/>
            </w:r>
            <w:r w:rsidRPr="00375003">
              <w:rPr>
                <w:rStyle w:val="Hyperlink"/>
                <w:noProof/>
              </w:rPr>
              <w:t>List of figures and tables</w:t>
            </w:r>
            <w:r>
              <w:rPr>
                <w:noProof/>
                <w:webHidden/>
              </w:rPr>
              <w:tab/>
            </w:r>
            <w:r>
              <w:rPr>
                <w:noProof/>
                <w:webHidden/>
              </w:rPr>
              <w:fldChar w:fldCharType="begin"/>
            </w:r>
            <w:r>
              <w:rPr>
                <w:noProof/>
                <w:webHidden/>
              </w:rPr>
              <w:instrText xml:space="preserve"> PAGEREF _Toc521427566 \h </w:instrText>
            </w:r>
            <w:r>
              <w:rPr>
                <w:noProof/>
                <w:webHidden/>
              </w:rPr>
            </w:r>
            <w:r>
              <w:rPr>
                <w:noProof/>
                <w:webHidden/>
              </w:rPr>
              <w:fldChar w:fldCharType="separate"/>
            </w:r>
            <w:r>
              <w:rPr>
                <w:noProof/>
                <w:webHidden/>
              </w:rPr>
              <w:t>1</w:t>
            </w:r>
            <w:r>
              <w:rPr>
                <w:noProof/>
                <w:webHidden/>
              </w:rPr>
              <w:fldChar w:fldCharType="end"/>
            </w:r>
          </w:hyperlink>
        </w:p>
        <w:p w14:paraId="149EB6B6" w14:textId="318D9D04" w:rsidR="006B43EF" w:rsidRDefault="006B43EF">
          <w:pPr>
            <w:pStyle w:val="TOC1"/>
            <w:tabs>
              <w:tab w:val="left" w:pos="480"/>
              <w:tab w:val="right" w:leader="dot" w:pos="9010"/>
            </w:tabs>
            <w:rPr>
              <w:rFonts w:eastAsiaTheme="minorEastAsia"/>
              <w:b w:val="0"/>
              <w:bCs w:val="0"/>
              <w:i w:val="0"/>
              <w:iCs w:val="0"/>
              <w:noProof/>
            </w:rPr>
          </w:pPr>
          <w:hyperlink w:anchor="_Toc521427567" w:history="1">
            <w:r w:rsidRPr="00375003">
              <w:rPr>
                <w:rStyle w:val="Hyperlink"/>
                <w:noProof/>
              </w:rPr>
              <w:t>5.</w:t>
            </w:r>
            <w:r>
              <w:rPr>
                <w:rFonts w:eastAsiaTheme="minorEastAsia"/>
                <w:b w:val="0"/>
                <w:bCs w:val="0"/>
                <w:i w:val="0"/>
                <w:iCs w:val="0"/>
                <w:noProof/>
              </w:rPr>
              <w:tab/>
            </w:r>
            <w:r w:rsidRPr="00375003">
              <w:rPr>
                <w:rStyle w:val="Hyperlink"/>
                <w:noProof/>
              </w:rPr>
              <w:t>Introduction (including background)</w:t>
            </w:r>
            <w:r>
              <w:rPr>
                <w:noProof/>
                <w:webHidden/>
              </w:rPr>
              <w:tab/>
            </w:r>
            <w:r>
              <w:rPr>
                <w:noProof/>
                <w:webHidden/>
              </w:rPr>
              <w:fldChar w:fldCharType="begin"/>
            </w:r>
            <w:r>
              <w:rPr>
                <w:noProof/>
                <w:webHidden/>
              </w:rPr>
              <w:instrText xml:space="preserve"> PAGEREF _Toc521427567 \h </w:instrText>
            </w:r>
            <w:r>
              <w:rPr>
                <w:noProof/>
                <w:webHidden/>
              </w:rPr>
            </w:r>
            <w:r>
              <w:rPr>
                <w:noProof/>
                <w:webHidden/>
              </w:rPr>
              <w:fldChar w:fldCharType="separate"/>
            </w:r>
            <w:r>
              <w:rPr>
                <w:noProof/>
                <w:webHidden/>
              </w:rPr>
              <w:t>3</w:t>
            </w:r>
            <w:r>
              <w:rPr>
                <w:noProof/>
                <w:webHidden/>
              </w:rPr>
              <w:fldChar w:fldCharType="end"/>
            </w:r>
          </w:hyperlink>
        </w:p>
        <w:p w14:paraId="27D42635" w14:textId="713D31C0" w:rsidR="006B43EF" w:rsidRDefault="006B43EF">
          <w:pPr>
            <w:pStyle w:val="TOC1"/>
            <w:tabs>
              <w:tab w:val="left" w:pos="480"/>
              <w:tab w:val="right" w:leader="dot" w:pos="9010"/>
            </w:tabs>
            <w:rPr>
              <w:rFonts w:eastAsiaTheme="minorEastAsia"/>
              <w:b w:val="0"/>
              <w:bCs w:val="0"/>
              <w:i w:val="0"/>
              <w:iCs w:val="0"/>
              <w:noProof/>
            </w:rPr>
          </w:pPr>
          <w:hyperlink w:anchor="_Toc521427568" w:history="1">
            <w:r w:rsidRPr="00375003">
              <w:rPr>
                <w:rStyle w:val="Hyperlink"/>
                <w:noProof/>
              </w:rPr>
              <w:t>6.</w:t>
            </w:r>
            <w:r>
              <w:rPr>
                <w:rFonts w:eastAsiaTheme="minorEastAsia"/>
                <w:b w:val="0"/>
                <w:bCs w:val="0"/>
                <w:i w:val="0"/>
                <w:iCs w:val="0"/>
                <w:noProof/>
              </w:rPr>
              <w:tab/>
            </w:r>
            <w:r w:rsidRPr="00375003">
              <w:rPr>
                <w:rStyle w:val="Hyperlink"/>
                <w:noProof/>
              </w:rPr>
              <w:t>Overall Results (trailer)</w:t>
            </w:r>
            <w:r>
              <w:rPr>
                <w:noProof/>
                <w:webHidden/>
              </w:rPr>
              <w:tab/>
            </w:r>
            <w:r>
              <w:rPr>
                <w:noProof/>
                <w:webHidden/>
              </w:rPr>
              <w:fldChar w:fldCharType="begin"/>
            </w:r>
            <w:r>
              <w:rPr>
                <w:noProof/>
                <w:webHidden/>
              </w:rPr>
              <w:instrText xml:space="preserve"> PAGEREF _Toc521427568 \h </w:instrText>
            </w:r>
            <w:r>
              <w:rPr>
                <w:noProof/>
                <w:webHidden/>
              </w:rPr>
            </w:r>
            <w:r>
              <w:rPr>
                <w:noProof/>
                <w:webHidden/>
              </w:rPr>
              <w:fldChar w:fldCharType="separate"/>
            </w:r>
            <w:r>
              <w:rPr>
                <w:noProof/>
                <w:webHidden/>
              </w:rPr>
              <w:t>4</w:t>
            </w:r>
            <w:r>
              <w:rPr>
                <w:noProof/>
                <w:webHidden/>
              </w:rPr>
              <w:fldChar w:fldCharType="end"/>
            </w:r>
          </w:hyperlink>
        </w:p>
        <w:p w14:paraId="10CA7AAD" w14:textId="5AB081E2" w:rsidR="006B43EF" w:rsidRDefault="006B43EF">
          <w:pPr>
            <w:pStyle w:val="TOC1"/>
            <w:tabs>
              <w:tab w:val="left" w:pos="480"/>
              <w:tab w:val="right" w:leader="dot" w:pos="9010"/>
            </w:tabs>
            <w:rPr>
              <w:rFonts w:eastAsiaTheme="minorEastAsia"/>
              <w:b w:val="0"/>
              <w:bCs w:val="0"/>
              <w:i w:val="0"/>
              <w:iCs w:val="0"/>
              <w:noProof/>
            </w:rPr>
          </w:pPr>
          <w:hyperlink w:anchor="_Toc521427569" w:history="1">
            <w:r w:rsidRPr="00375003">
              <w:rPr>
                <w:rStyle w:val="Hyperlink"/>
                <w:noProof/>
              </w:rPr>
              <w:t>7.</w:t>
            </w:r>
            <w:r>
              <w:rPr>
                <w:rFonts w:eastAsiaTheme="minorEastAsia"/>
                <w:b w:val="0"/>
                <w:bCs w:val="0"/>
                <w:i w:val="0"/>
                <w:iCs w:val="0"/>
                <w:noProof/>
              </w:rPr>
              <w:tab/>
            </w:r>
            <w:r w:rsidRPr="00375003">
              <w:rPr>
                <w:rStyle w:val="Hyperlink"/>
                <w:noProof/>
              </w:rPr>
              <w:t>Software Architecture</w:t>
            </w:r>
            <w:r>
              <w:rPr>
                <w:noProof/>
                <w:webHidden/>
              </w:rPr>
              <w:tab/>
            </w:r>
            <w:r>
              <w:rPr>
                <w:noProof/>
                <w:webHidden/>
              </w:rPr>
              <w:fldChar w:fldCharType="begin"/>
            </w:r>
            <w:r>
              <w:rPr>
                <w:noProof/>
                <w:webHidden/>
              </w:rPr>
              <w:instrText xml:space="preserve"> PAGEREF _Toc521427569 \h </w:instrText>
            </w:r>
            <w:r>
              <w:rPr>
                <w:noProof/>
                <w:webHidden/>
              </w:rPr>
            </w:r>
            <w:r>
              <w:rPr>
                <w:noProof/>
                <w:webHidden/>
              </w:rPr>
              <w:fldChar w:fldCharType="separate"/>
            </w:r>
            <w:r>
              <w:rPr>
                <w:noProof/>
                <w:webHidden/>
              </w:rPr>
              <w:t>4</w:t>
            </w:r>
            <w:r>
              <w:rPr>
                <w:noProof/>
                <w:webHidden/>
              </w:rPr>
              <w:fldChar w:fldCharType="end"/>
            </w:r>
          </w:hyperlink>
        </w:p>
        <w:p w14:paraId="42D0F3E6" w14:textId="6201BB89" w:rsidR="006B43EF" w:rsidRDefault="006B43EF">
          <w:pPr>
            <w:pStyle w:val="TOC2"/>
            <w:tabs>
              <w:tab w:val="right" w:leader="dot" w:pos="9010"/>
            </w:tabs>
            <w:rPr>
              <w:rFonts w:eastAsiaTheme="minorEastAsia"/>
              <w:b w:val="0"/>
              <w:bCs w:val="0"/>
              <w:noProof/>
              <w:sz w:val="24"/>
              <w:szCs w:val="24"/>
            </w:rPr>
          </w:pPr>
          <w:hyperlink w:anchor="_Toc521427570" w:history="1">
            <w:r w:rsidRPr="00375003">
              <w:rPr>
                <w:rStyle w:val="Hyperlink"/>
                <w:noProof/>
              </w:rPr>
              <w:t>7.1. The Pipeline of tasks</w:t>
            </w:r>
            <w:r>
              <w:rPr>
                <w:noProof/>
                <w:webHidden/>
              </w:rPr>
              <w:tab/>
            </w:r>
            <w:r>
              <w:rPr>
                <w:noProof/>
                <w:webHidden/>
              </w:rPr>
              <w:fldChar w:fldCharType="begin"/>
            </w:r>
            <w:r>
              <w:rPr>
                <w:noProof/>
                <w:webHidden/>
              </w:rPr>
              <w:instrText xml:space="preserve"> PAGEREF _Toc521427570 \h </w:instrText>
            </w:r>
            <w:r>
              <w:rPr>
                <w:noProof/>
                <w:webHidden/>
              </w:rPr>
            </w:r>
            <w:r>
              <w:rPr>
                <w:noProof/>
                <w:webHidden/>
              </w:rPr>
              <w:fldChar w:fldCharType="separate"/>
            </w:r>
            <w:r>
              <w:rPr>
                <w:noProof/>
                <w:webHidden/>
              </w:rPr>
              <w:t>4</w:t>
            </w:r>
            <w:r>
              <w:rPr>
                <w:noProof/>
                <w:webHidden/>
              </w:rPr>
              <w:fldChar w:fldCharType="end"/>
            </w:r>
          </w:hyperlink>
        </w:p>
        <w:p w14:paraId="6529891B" w14:textId="4B470373" w:rsidR="006B43EF" w:rsidRDefault="006B43EF">
          <w:pPr>
            <w:pStyle w:val="TOC2"/>
            <w:tabs>
              <w:tab w:val="right" w:leader="dot" w:pos="9010"/>
            </w:tabs>
            <w:rPr>
              <w:rFonts w:eastAsiaTheme="minorEastAsia"/>
              <w:b w:val="0"/>
              <w:bCs w:val="0"/>
              <w:noProof/>
              <w:sz w:val="24"/>
              <w:szCs w:val="24"/>
            </w:rPr>
          </w:pPr>
          <w:hyperlink w:anchor="_Toc521427571" w:history="1">
            <w:r w:rsidRPr="00375003">
              <w:rPr>
                <w:rStyle w:val="Hyperlink"/>
                <w:noProof/>
              </w:rPr>
              <w:t>7.2. Invoke</w:t>
            </w:r>
            <w:r>
              <w:rPr>
                <w:noProof/>
                <w:webHidden/>
              </w:rPr>
              <w:tab/>
            </w:r>
            <w:r>
              <w:rPr>
                <w:noProof/>
                <w:webHidden/>
              </w:rPr>
              <w:fldChar w:fldCharType="begin"/>
            </w:r>
            <w:r>
              <w:rPr>
                <w:noProof/>
                <w:webHidden/>
              </w:rPr>
              <w:instrText xml:space="preserve"> PAGEREF _Toc521427571 \h </w:instrText>
            </w:r>
            <w:r>
              <w:rPr>
                <w:noProof/>
                <w:webHidden/>
              </w:rPr>
            </w:r>
            <w:r>
              <w:rPr>
                <w:noProof/>
                <w:webHidden/>
              </w:rPr>
              <w:fldChar w:fldCharType="separate"/>
            </w:r>
            <w:r>
              <w:rPr>
                <w:noProof/>
                <w:webHidden/>
              </w:rPr>
              <w:t>4</w:t>
            </w:r>
            <w:r>
              <w:rPr>
                <w:noProof/>
                <w:webHidden/>
              </w:rPr>
              <w:fldChar w:fldCharType="end"/>
            </w:r>
          </w:hyperlink>
        </w:p>
        <w:p w14:paraId="057DC6C0" w14:textId="579B3E2E" w:rsidR="006B43EF" w:rsidRDefault="006B43EF">
          <w:pPr>
            <w:pStyle w:val="TOC2"/>
            <w:tabs>
              <w:tab w:val="right" w:leader="dot" w:pos="9010"/>
            </w:tabs>
            <w:rPr>
              <w:rFonts w:eastAsiaTheme="minorEastAsia"/>
              <w:b w:val="0"/>
              <w:bCs w:val="0"/>
              <w:noProof/>
              <w:sz w:val="24"/>
              <w:szCs w:val="24"/>
            </w:rPr>
          </w:pPr>
          <w:hyperlink w:anchor="_Toc521427572" w:history="1">
            <w:r w:rsidRPr="00375003">
              <w:rPr>
                <w:rStyle w:val="Hyperlink"/>
                <w:noProof/>
              </w:rPr>
              <w:t>7.3. Named Entity Downloading</w:t>
            </w:r>
            <w:r>
              <w:rPr>
                <w:noProof/>
                <w:webHidden/>
              </w:rPr>
              <w:tab/>
            </w:r>
            <w:r>
              <w:rPr>
                <w:noProof/>
                <w:webHidden/>
              </w:rPr>
              <w:fldChar w:fldCharType="begin"/>
            </w:r>
            <w:r>
              <w:rPr>
                <w:noProof/>
                <w:webHidden/>
              </w:rPr>
              <w:instrText xml:space="preserve"> PAGEREF _Toc521427572 \h </w:instrText>
            </w:r>
            <w:r>
              <w:rPr>
                <w:noProof/>
                <w:webHidden/>
              </w:rPr>
            </w:r>
            <w:r>
              <w:rPr>
                <w:noProof/>
                <w:webHidden/>
              </w:rPr>
              <w:fldChar w:fldCharType="separate"/>
            </w:r>
            <w:r>
              <w:rPr>
                <w:noProof/>
                <w:webHidden/>
              </w:rPr>
              <w:t>8</w:t>
            </w:r>
            <w:r>
              <w:rPr>
                <w:noProof/>
                <w:webHidden/>
              </w:rPr>
              <w:fldChar w:fldCharType="end"/>
            </w:r>
          </w:hyperlink>
        </w:p>
        <w:p w14:paraId="453E637B" w14:textId="76000DF7" w:rsidR="006B43EF" w:rsidRDefault="006B43EF">
          <w:pPr>
            <w:pStyle w:val="TOC2"/>
            <w:tabs>
              <w:tab w:val="right" w:leader="dot" w:pos="9010"/>
            </w:tabs>
            <w:rPr>
              <w:rFonts w:eastAsiaTheme="minorEastAsia"/>
              <w:b w:val="0"/>
              <w:bCs w:val="0"/>
              <w:noProof/>
              <w:sz w:val="24"/>
              <w:szCs w:val="24"/>
            </w:rPr>
          </w:pPr>
          <w:hyperlink w:anchor="_Toc521427573" w:history="1">
            <w:r w:rsidRPr="00375003">
              <w:rPr>
                <w:rStyle w:val="Hyperlink"/>
                <w:noProof/>
              </w:rPr>
              <w:t>7.4. Raw Hansard downloading</w:t>
            </w:r>
            <w:r>
              <w:rPr>
                <w:noProof/>
                <w:webHidden/>
              </w:rPr>
              <w:tab/>
            </w:r>
            <w:r>
              <w:rPr>
                <w:noProof/>
                <w:webHidden/>
              </w:rPr>
              <w:fldChar w:fldCharType="begin"/>
            </w:r>
            <w:r>
              <w:rPr>
                <w:noProof/>
                <w:webHidden/>
              </w:rPr>
              <w:instrText xml:space="preserve"> PAGEREF _Toc521427573 \h </w:instrText>
            </w:r>
            <w:r>
              <w:rPr>
                <w:noProof/>
                <w:webHidden/>
              </w:rPr>
            </w:r>
            <w:r>
              <w:rPr>
                <w:noProof/>
                <w:webHidden/>
              </w:rPr>
              <w:fldChar w:fldCharType="separate"/>
            </w:r>
            <w:r>
              <w:rPr>
                <w:noProof/>
                <w:webHidden/>
              </w:rPr>
              <w:t>9</w:t>
            </w:r>
            <w:r>
              <w:rPr>
                <w:noProof/>
                <w:webHidden/>
              </w:rPr>
              <w:fldChar w:fldCharType="end"/>
            </w:r>
          </w:hyperlink>
        </w:p>
        <w:p w14:paraId="057B3436" w14:textId="5C686049" w:rsidR="006B43EF" w:rsidRDefault="006B43EF">
          <w:pPr>
            <w:pStyle w:val="TOC2"/>
            <w:tabs>
              <w:tab w:val="right" w:leader="dot" w:pos="9010"/>
            </w:tabs>
            <w:rPr>
              <w:rFonts w:eastAsiaTheme="minorEastAsia"/>
              <w:b w:val="0"/>
              <w:bCs w:val="0"/>
              <w:noProof/>
              <w:sz w:val="24"/>
              <w:szCs w:val="24"/>
            </w:rPr>
          </w:pPr>
          <w:hyperlink w:anchor="_Toc521427574" w:history="1">
            <w:r w:rsidRPr="00375003">
              <w:rPr>
                <w:rStyle w:val="Hyperlink"/>
                <w:noProof/>
              </w:rPr>
              <w:t>7.5. Hansard processing</w:t>
            </w:r>
            <w:r>
              <w:rPr>
                <w:noProof/>
                <w:webHidden/>
              </w:rPr>
              <w:tab/>
            </w:r>
            <w:r>
              <w:rPr>
                <w:noProof/>
                <w:webHidden/>
              </w:rPr>
              <w:fldChar w:fldCharType="begin"/>
            </w:r>
            <w:r>
              <w:rPr>
                <w:noProof/>
                <w:webHidden/>
              </w:rPr>
              <w:instrText xml:space="preserve"> PAGEREF _Toc521427574 \h </w:instrText>
            </w:r>
            <w:r>
              <w:rPr>
                <w:noProof/>
                <w:webHidden/>
              </w:rPr>
            </w:r>
            <w:r>
              <w:rPr>
                <w:noProof/>
                <w:webHidden/>
              </w:rPr>
              <w:fldChar w:fldCharType="separate"/>
            </w:r>
            <w:r>
              <w:rPr>
                <w:noProof/>
                <w:webHidden/>
              </w:rPr>
              <w:t>9</w:t>
            </w:r>
            <w:r>
              <w:rPr>
                <w:noProof/>
                <w:webHidden/>
              </w:rPr>
              <w:fldChar w:fldCharType="end"/>
            </w:r>
          </w:hyperlink>
        </w:p>
        <w:p w14:paraId="628EBCE1" w14:textId="0AB707D3" w:rsidR="006B43EF" w:rsidRDefault="006B43EF">
          <w:pPr>
            <w:pStyle w:val="TOC2"/>
            <w:tabs>
              <w:tab w:val="right" w:leader="dot" w:pos="9010"/>
            </w:tabs>
            <w:rPr>
              <w:rFonts w:eastAsiaTheme="minorEastAsia"/>
              <w:b w:val="0"/>
              <w:bCs w:val="0"/>
              <w:noProof/>
              <w:sz w:val="24"/>
              <w:szCs w:val="24"/>
            </w:rPr>
          </w:pPr>
          <w:hyperlink w:anchor="_Toc521427575" w:history="1">
            <w:r w:rsidRPr="00375003">
              <w:rPr>
                <w:rStyle w:val="Hyperlink"/>
                <w:noProof/>
              </w:rPr>
              <w:t>7.6. Hansard chunking</w:t>
            </w:r>
            <w:r>
              <w:rPr>
                <w:noProof/>
                <w:webHidden/>
              </w:rPr>
              <w:tab/>
            </w:r>
            <w:r>
              <w:rPr>
                <w:noProof/>
                <w:webHidden/>
              </w:rPr>
              <w:fldChar w:fldCharType="begin"/>
            </w:r>
            <w:r>
              <w:rPr>
                <w:noProof/>
                <w:webHidden/>
              </w:rPr>
              <w:instrText xml:space="preserve"> PAGEREF _Toc521427575 \h </w:instrText>
            </w:r>
            <w:r>
              <w:rPr>
                <w:noProof/>
                <w:webHidden/>
              </w:rPr>
            </w:r>
            <w:r>
              <w:rPr>
                <w:noProof/>
                <w:webHidden/>
              </w:rPr>
              <w:fldChar w:fldCharType="separate"/>
            </w:r>
            <w:r>
              <w:rPr>
                <w:noProof/>
                <w:webHidden/>
              </w:rPr>
              <w:t>10</w:t>
            </w:r>
            <w:r>
              <w:rPr>
                <w:noProof/>
                <w:webHidden/>
              </w:rPr>
              <w:fldChar w:fldCharType="end"/>
            </w:r>
          </w:hyperlink>
        </w:p>
        <w:p w14:paraId="18F0E599" w14:textId="02330A70" w:rsidR="006B43EF" w:rsidRDefault="006B43EF">
          <w:pPr>
            <w:pStyle w:val="TOC2"/>
            <w:tabs>
              <w:tab w:val="right" w:leader="dot" w:pos="9010"/>
            </w:tabs>
            <w:rPr>
              <w:rFonts w:eastAsiaTheme="minorEastAsia"/>
              <w:b w:val="0"/>
              <w:bCs w:val="0"/>
              <w:noProof/>
              <w:sz w:val="24"/>
              <w:szCs w:val="24"/>
            </w:rPr>
          </w:pPr>
          <w:hyperlink w:anchor="_Toc521427576" w:history="1">
            <w:r w:rsidRPr="00375003">
              <w:rPr>
                <w:rStyle w:val="Hyperlink"/>
                <w:noProof/>
              </w:rPr>
              <w:t>7.7. Hansard interpolation</w:t>
            </w:r>
            <w:r>
              <w:rPr>
                <w:noProof/>
                <w:webHidden/>
              </w:rPr>
              <w:tab/>
            </w:r>
            <w:r>
              <w:rPr>
                <w:noProof/>
                <w:webHidden/>
              </w:rPr>
              <w:fldChar w:fldCharType="begin"/>
            </w:r>
            <w:r>
              <w:rPr>
                <w:noProof/>
                <w:webHidden/>
              </w:rPr>
              <w:instrText xml:space="preserve"> PAGEREF _Toc521427576 \h </w:instrText>
            </w:r>
            <w:r>
              <w:rPr>
                <w:noProof/>
                <w:webHidden/>
              </w:rPr>
            </w:r>
            <w:r>
              <w:rPr>
                <w:noProof/>
                <w:webHidden/>
              </w:rPr>
              <w:fldChar w:fldCharType="separate"/>
            </w:r>
            <w:r>
              <w:rPr>
                <w:noProof/>
                <w:webHidden/>
              </w:rPr>
              <w:t>10</w:t>
            </w:r>
            <w:r>
              <w:rPr>
                <w:noProof/>
                <w:webHidden/>
              </w:rPr>
              <w:fldChar w:fldCharType="end"/>
            </w:r>
          </w:hyperlink>
        </w:p>
        <w:p w14:paraId="6CA4DA99" w14:textId="0BAFB965" w:rsidR="006B43EF" w:rsidRDefault="006B43EF">
          <w:pPr>
            <w:pStyle w:val="TOC2"/>
            <w:tabs>
              <w:tab w:val="right" w:leader="dot" w:pos="9010"/>
            </w:tabs>
            <w:rPr>
              <w:rFonts w:eastAsiaTheme="minorEastAsia"/>
              <w:b w:val="0"/>
              <w:bCs w:val="0"/>
              <w:noProof/>
              <w:sz w:val="24"/>
              <w:szCs w:val="24"/>
            </w:rPr>
          </w:pPr>
          <w:hyperlink w:anchor="_Toc521427577" w:history="1">
            <w:r w:rsidRPr="00375003">
              <w:rPr>
                <w:rStyle w:val="Hyperlink"/>
                <w:noProof/>
              </w:rPr>
              <w:t>7.8. Partition into datasets and sizes</w:t>
            </w:r>
            <w:r>
              <w:rPr>
                <w:noProof/>
                <w:webHidden/>
              </w:rPr>
              <w:tab/>
            </w:r>
            <w:r>
              <w:rPr>
                <w:noProof/>
                <w:webHidden/>
              </w:rPr>
              <w:fldChar w:fldCharType="begin"/>
            </w:r>
            <w:r>
              <w:rPr>
                <w:noProof/>
                <w:webHidden/>
              </w:rPr>
              <w:instrText xml:space="preserve"> PAGEREF _Toc521427577 \h </w:instrText>
            </w:r>
            <w:r>
              <w:rPr>
                <w:noProof/>
                <w:webHidden/>
              </w:rPr>
            </w:r>
            <w:r>
              <w:rPr>
                <w:noProof/>
                <w:webHidden/>
              </w:rPr>
              <w:fldChar w:fldCharType="separate"/>
            </w:r>
            <w:r>
              <w:rPr>
                <w:noProof/>
                <w:webHidden/>
              </w:rPr>
              <w:t>10</w:t>
            </w:r>
            <w:r>
              <w:rPr>
                <w:noProof/>
                <w:webHidden/>
              </w:rPr>
              <w:fldChar w:fldCharType="end"/>
            </w:r>
          </w:hyperlink>
        </w:p>
        <w:p w14:paraId="0B630C62" w14:textId="228862CA" w:rsidR="006B43EF" w:rsidRDefault="006B43EF">
          <w:pPr>
            <w:pStyle w:val="TOC2"/>
            <w:tabs>
              <w:tab w:val="right" w:leader="dot" w:pos="9010"/>
            </w:tabs>
            <w:rPr>
              <w:rFonts w:eastAsiaTheme="minorEastAsia"/>
              <w:b w:val="0"/>
              <w:bCs w:val="0"/>
              <w:noProof/>
              <w:sz w:val="24"/>
              <w:szCs w:val="24"/>
            </w:rPr>
          </w:pPr>
          <w:hyperlink w:anchor="_Toc521427578" w:history="1">
            <w:r w:rsidRPr="00375003">
              <w:rPr>
                <w:rStyle w:val="Hyperlink"/>
                <w:noProof/>
              </w:rPr>
              <w:t>7.9. Formation of Tensors</w:t>
            </w:r>
            <w:r>
              <w:rPr>
                <w:noProof/>
                <w:webHidden/>
              </w:rPr>
              <w:tab/>
            </w:r>
            <w:r>
              <w:rPr>
                <w:noProof/>
                <w:webHidden/>
              </w:rPr>
              <w:fldChar w:fldCharType="begin"/>
            </w:r>
            <w:r>
              <w:rPr>
                <w:noProof/>
                <w:webHidden/>
              </w:rPr>
              <w:instrText xml:space="preserve"> PAGEREF _Toc521427578 \h </w:instrText>
            </w:r>
            <w:r>
              <w:rPr>
                <w:noProof/>
                <w:webHidden/>
              </w:rPr>
            </w:r>
            <w:r>
              <w:rPr>
                <w:noProof/>
                <w:webHidden/>
              </w:rPr>
              <w:fldChar w:fldCharType="separate"/>
            </w:r>
            <w:r>
              <w:rPr>
                <w:noProof/>
                <w:webHidden/>
              </w:rPr>
              <w:t>10</w:t>
            </w:r>
            <w:r>
              <w:rPr>
                <w:noProof/>
                <w:webHidden/>
              </w:rPr>
              <w:fldChar w:fldCharType="end"/>
            </w:r>
          </w:hyperlink>
        </w:p>
        <w:p w14:paraId="71DEB52F" w14:textId="2DB027B7" w:rsidR="006B43EF" w:rsidRDefault="006B43EF">
          <w:pPr>
            <w:pStyle w:val="TOC2"/>
            <w:tabs>
              <w:tab w:val="right" w:leader="dot" w:pos="9010"/>
            </w:tabs>
            <w:rPr>
              <w:rFonts w:eastAsiaTheme="minorEastAsia"/>
              <w:b w:val="0"/>
              <w:bCs w:val="0"/>
              <w:noProof/>
              <w:sz w:val="24"/>
              <w:szCs w:val="24"/>
            </w:rPr>
          </w:pPr>
          <w:hyperlink w:anchor="_Toc521427579" w:history="1">
            <w:r w:rsidRPr="00375003">
              <w:rPr>
                <w:rStyle w:val="Hyperlink"/>
                <w:noProof/>
              </w:rPr>
              <w:t>7.10. Overview of files in project and what they do</w:t>
            </w:r>
            <w:r>
              <w:rPr>
                <w:noProof/>
                <w:webHidden/>
              </w:rPr>
              <w:tab/>
            </w:r>
            <w:r>
              <w:rPr>
                <w:noProof/>
                <w:webHidden/>
              </w:rPr>
              <w:fldChar w:fldCharType="begin"/>
            </w:r>
            <w:r>
              <w:rPr>
                <w:noProof/>
                <w:webHidden/>
              </w:rPr>
              <w:instrText xml:space="preserve"> PAGEREF _Toc521427579 \h </w:instrText>
            </w:r>
            <w:r>
              <w:rPr>
                <w:noProof/>
                <w:webHidden/>
              </w:rPr>
            </w:r>
            <w:r>
              <w:rPr>
                <w:noProof/>
                <w:webHidden/>
              </w:rPr>
              <w:fldChar w:fldCharType="separate"/>
            </w:r>
            <w:r>
              <w:rPr>
                <w:noProof/>
                <w:webHidden/>
              </w:rPr>
              <w:t>10</w:t>
            </w:r>
            <w:r>
              <w:rPr>
                <w:noProof/>
                <w:webHidden/>
              </w:rPr>
              <w:fldChar w:fldCharType="end"/>
            </w:r>
          </w:hyperlink>
        </w:p>
        <w:p w14:paraId="07D9C503" w14:textId="1A2FB77A" w:rsidR="006B43EF" w:rsidRDefault="006B43EF">
          <w:pPr>
            <w:pStyle w:val="TOC1"/>
            <w:tabs>
              <w:tab w:val="left" w:pos="480"/>
              <w:tab w:val="right" w:leader="dot" w:pos="9010"/>
            </w:tabs>
            <w:rPr>
              <w:rFonts w:eastAsiaTheme="minorEastAsia"/>
              <w:b w:val="0"/>
              <w:bCs w:val="0"/>
              <w:i w:val="0"/>
              <w:iCs w:val="0"/>
              <w:noProof/>
            </w:rPr>
          </w:pPr>
          <w:hyperlink w:anchor="_Toc521427580" w:history="1">
            <w:r w:rsidRPr="00375003">
              <w:rPr>
                <w:rStyle w:val="Hyperlink"/>
                <w:noProof/>
              </w:rPr>
              <w:t>8.</w:t>
            </w:r>
            <w:r>
              <w:rPr>
                <w:rFonts w:eastAsiaTheme="minorEastAsia"/>
                <w:b w:val="0"/>
                <w:bCs w:val="0"/>
                <w:i w:val="0"/>
                <w:iCs w:val="0"/>
                <w:noProof/>
              </w:rPr>
              <w:tab/>
            </w:r>
            <w:r w:rsidRPr="00375003">
              <w:rPr>
                <w:rStyle w:val="Hyperlink"/>
                <w:noProof/>
              </w:rPr>
              <w:t>Implementation issues</w:t>
            </w:r>
            <w:r>
              <w:rPr>
                <w:noProof/>
                <w:webHidden/>
              </w:rPr>
              <w:tab/>
            </w:r>
            <w:r>
              <w:rPr>
                <w:noProof/>
                <w:webHidden/>
              </w:rPr>
              <w:fldChar w:fldCharType="begin"/>
            </w:r>
            <w:r>
              <w:rPr>
                <w:noProof/>
                <w:webHidden/>
              </w:rPr>
              <w:instrText xml:space="preserve"> PAGEREF _Toc521427580 \h </w:instrText>
            </w:r>
            <w:r>
              <w:rPr>
                <w:noProof/>
                <w:webHidden/>
              </w:rPr>
            </w:r>
            <w:r>
              <w:rPr>
                <w:noProof/>
                <w:webHidden/>
              </w:rPr>
              <w:fldChar w:fldCharType="separate"/>
            </w:r>
            <w:r>
              <w:rPr>
                <w:noProof/>
                <w:webHidden/>
              </w:rPr>
              <w:t>10</w:t>
            </w:r>
            <w:r>
              <w:rPr>
                <w:noProof/>
                <w:webHidden/>
              </w:rPr>
              <w:fldChar w:fldCharType="end"/>
            </w:r>
          </w:hyperlink>
        </w:p>
        <w:p w14:paraId="4867BE29" w14:textId="5240CE28" w:rsidR="006B43EF" w:rsidRDefault="006B43EF">
          <w:pPr>
            <w:pStyle w:val="TOC2"/>
            <w:tabs>
              <w:tab w:val="right" w:leader="dot" w:pos="9010"/>
            </w:tabs>
            <w:rPr>
              <w:rFonts w:eastAsiaTheme="minorEastAsia"/>
              <w:b w:val="0"/>
              <w:bCs w:val="0"/>
              <w:noProof/>
              <w:sz w:val="24"/>
              <w:szCs w:val="24"/>
            </w:rPr>
          </w:pPr>
          <w:hyperlink w:anchor="_Toc521427581" w:history="1">
            <w:r w:rsidRPr="00375003">
              <w:rPr>
                <w:rStyle w:val="Hyperlink"/>
                <w:noProof/>
              </w:rPr>
              <w:t>8.1. Wikipedia data cleanliness</w:t>
            </w:r>
            <w:r>
              <w:rPr>
                <w:noProof/>
                <w:webHidden/>
              </w:rPr>
              <w:tab/>
            </w:r>
            <w:r>
              <w:rPr>
                <w:noProof/>
                <w:webHidden/>
              </w:rPr>
              <w:fldChar w:fldCharType="begin"/>
            </w:r>
            <w:r>
              <w:rPr>
                <w:noProof/>
                <w:webHidden/>
              </w:rPr>
              <w:instrText xml:space="preserve"> PAGEREF _Toc521427581 \h </w:instrText>
            </w:r>
            <w:r>
              <w:rPr>
                <w:noProof/>
                <w:webHidden/>
              </w:rPr>
            </w:r>
            <w:r>
              <w:rPr>
                <w:noProof/>
                <w:webHidden/>
              </w:rPr>
              <w:fldChar w:fldCharType="separate"/>
            </w:r>
            <w:r>
              <w:rPr>
                <w:noProof/>
                <w:webHidden/>
              </w:rPr>
              <w:t>10</w:t>
            </w:r>
            <w:r>
              <w:rPr>
                <w:noProof/>
                <w:webHidden/>
              </w:rPr>
              <w:fldChar w:fldCharType="end"/>
            </w:r>
          </w:hyperlink>
        </w:p>
        <w:p w14:paraId="4EF6FBF7" w14:textId="7585DFC2" w:rsidR="006B43EF" w:rsidRDefault="006B43EF">
          <w:pPr>
            <w:pStyle w:val="TOC2"/>
            <w:tabs>
              <w:tab w:val="right" w:leader="dot" w:pos="9010"/>
            </w:tabs>
            <w:rPr>
              <w:rFonts w:eastAsiaTheme="minorEastAsia"/>
              <w:b w:val="0"/>
              <w:bCs w:val="0"/>
              <w:noProof/>
              <w:sz w:val="24"/>
              <w:szCs w:val="24"/>
            </w:rPr>
          </w:pPr>
          <w:hyperlink w:anchor="_Toc521427582" w:history="1">
            <w:r w:rsidRPr="00375003">
              <w:rPr>
                <w:rStyle w:val="Hyperlink"/>
                <w:noProof/>
              </w:rPr>
              <w:t>8.2. TWFY API suspect return values</w:t>
            </w:r>
            <w:r>
              <w:rPr>
                <w:noProof/>
                <w:webHidden/>
              </w:rPr>
              <w:tab/>
            </w:r>
            <w:r>
              <w:rPr>
                <w:noProof/>
                <w:webHidden/>
              </w:rPr>
              <w:fldChar w:fldCharType="begin"/>
            </w:r>
            <w:r>
              <w:rPr>
                <w:noProof/>
                <w:webHidden/>
              </w:rPr>
              <w:instrText xml:space="preserve"> PAGEREF _Toc521427582 \h </w:instrText>
            </w:r>
            <w:r>
              <w:rPr>
                <w:noProof/>
                <w:webHidden/>
              </w:rPr>
            </w:r>
            <w:r>
              <w:rPr>
                <w:noProof/>
                <w:webHidden/>
              </w:rPr>
              <w:fldChar w:fldCharType="separate"/>
            </w:r>
            <w:r>
              <w:rPr>
                <w:noProof/>
                <w:webHidden/>
              </w:rPr>
              <w:t>10</w:t>
            </w:r>
            <w:r>
              <w:rPr>
                <w:noProof/>
                <w:webHidden/>
              </w:rPr>
              <w:fldChar w:fldCharType="end"/>
            </w:r>
          </w:hyperlink>
        </w:p>
        <w:p w14:paraId="742D2119" w14:textId="34090233" w:rsidR="006B43EF" w:rsidRDefault="006B43EF">
          <w:pPr>
            <w:pStyle w:val="TOC2"/>
            <w:tabs>
              <w:tab w:val="right" w:leader="dot" w:pos="9010"/>
            </w:tabs>
            <w:rPr>
              <w:rFonts w:eastAsiaTheme="minorEastAsia"/>
              <w:b w:val="0"/>
              <w:bCs w:val="0"/>
              <w:noProof/>
              <w:sz w:val="24"/>
              <w:szCs w:val="24"/>
            </w:rPr>
          </w:pPr>
          <w:hyperlink w:anchor="_Toc521427583" w:history="1">
            <w:r w:rsidRPr="00375003">
              <w:rPr>
                <w:rStyle w:val="Hyperlink"/>
                <w:noProof/>
              </w:rPr>
              <w:t>8.3. NLTK span_tokenize bugs</w:t>
            </w:r>
            <w:r>
              <w:rPr>
                <w:noProof/>
                <w:webHidden/>
              </w:rPr>
              <w:tab/>
            </w:r>
            <w:r>
              <w:rPr>
                <w:noProof/>
                <w:webHidden/>
              </w:rPr>
              <w:fldChar w:fldCharType="begin"/>
            </w:r>
            <w:r>
              <w:rPr>
                <w:noProof/>
                <w:webHidden/>
              </w:rPr>
              <w:instrText xml:space="preserve"> PAGEREF _Toc521427583 \h </w:instrText>
            </w:r>
            <w:r>
              <w:rPr>
                <w:noProof/>
                <w:webHidden/>
              </w:rPr>
            </w:r>
            <w:r>
              <w:rPr>
                <w:noProof/>
                <w:webHidden/>
              </w:rPr>
              <w:fldChar w:fldCharType="separate"/>
            </w:r>
            <w:r>
              <w:rPr>
                <w:noProof/>
                <w:webHidden/>
              </w:rPr>
              <w:t>10</w:t>
            </w:r>
            <w:r>
              <w:rPr>
                <w:noProof/>
                <w:webHidden/>
              </w:rPr>
              <w:fldChar w:fldCharType="end"/>
            </w:r>
          </w:hyperlink>
        </w:p>
        <w:p w14:paraId="025BAB48" w14:textId="6338F55A" w:rsidR="006B43EF" w:rsidRDefault="006B43EF">
          <w:pPr>
            <w:pStyle w:val="TOC2"/>
            <w:tabs>
              <w:tab w:val="right" w:leader="dot" w:pos="9010"/>
            </w:tabs>
            <w:rPr>
              <w:rFonts w:eastAsiaTheme="minorEastAsia"/>
              <w:b w:val="0"/>
              <w:bCs w:val="0"/>
              <w:noProof/>
              <w:sz w:val="24"/>
              <w:szCs w:val="24"/>
            </w:rPr>
          </w:pPr>
          <w:hyperlink w:anchor="_Toc521427584" w:history="1">
            <w:r w:rsidRPr="00375003">
              <w:rPr>
                <w:rStyle w:val="Hyperlink"/>
                <w:noProof/>
              </w:rPr>
              <w:t>8.4. Toy dataset model – tensor sparsity</w:t>
            </w:r>
            <w:r>
              <w:rPr>
                <w:noProof/>
                <w:webHidden/>
              </w:rPr>
              <w:tab/>
            </w:r>
            <w:r>
              <w:rPr>
                <w:noProof/>
                <w:webHidden/>
              </w:rPr>
              <w:fldChar w:fldCharType="begin"/>
            </w:r>
            <w:r>
              <w:rPr>
                <w:noProof/>
                <w:webHidden/>
              </w:rPr>
              <w:instrText xml:space="preserve"> PAGEREF _Toc521427584 \h </w:instrText>
            </w:r>
            <w:r>
              <w:rPr>
                <w:noProof/>
                <w:webHidden/>
              </w:rPr>
            </w:r>
            <w:r>
              <w:rPr>
                <w:noProof/>
                <w:webHidden/>
              </w:rPr>
              <w:fldChar w:fldCharType="separate"/>
            </w:r>
            <w:r>
              <w:rPr>
                <w:noProof/>
                <w:webHidden/>
              </w:rPr>
              <w:t>10</w:t>
            </w:r>
            <w:r>
              <w:rPr>
                <w:noProof/>
                <w:webHidden/>
              </w:rPr>
              <w:fldChar w:fldCharType="end"/>
            </w:r>
          </w:hyperlink>
        </w:p>
        <w:p w14:paraId="11C68B8D" w14:textId="699F1EDC" w:rsidR="006B43EF" w:rsidRDefault="006B43EF">
          <w:pPr>
            <w:pStyle w:val="TOC2"/>
            <w:tabs>
              <w:tab w:val="right" w:leader="dot" w:pos="9010"/>
            </w:tabs>
            <w:rPr>
              <w:rFonts w:eastAsiaTheme="minorEastAsia"/>
              <w:b w:val="0"/>
              <w:bCs w:val="0"/>
              <w:noProof/>
              <w:sz w:val="24"/>
              <w:szCs w:val="24"/>
            </w:rPr>
          </w:pPr>
          <w:hyperlink w:anchor="_Toc521427585" w:history="1">
            <w:r w:rsidRPr="00375003">
              <w:rPr>
                <w:rStyle w:val="Hyperlink"/>
                <w:noProof/>
              </w:rPr>
              <w:t>8.5. Hansard Presentation issues</w:t>
            </w:r>
            <w:r>
              <w:rPr>
                <w:noProof/>
                <w:webHidden/>
              </w:rPr>
              <w:tab/>
            </w:r>
            <w:r>
              <w:rPr>
                <w:noProof/>
                <w:webHidden/>
              </w:rPr>
              <w:fldChar w:fldCharType="begin"/>
            </w:r>
            <w:r>
              <w:rPr>
                <w:noProof/>
                <w:webHidden/>
              </w:rPr>
              <w:instrText xml:space="preserve"> PAGEREF _Toc521427585 \h </w:instrText>
            </w:r>
            <w:r>
              <w:rPr>
                <w:noProof/>
                <w:webHidden/>
              </w:rPr>
            </w:r>
            <w:r>
              <w:rPr>
                <w:noProof/>
                <w:webHidden/>
              </w:rPr>
              <w:fldChar w:fldCharType="separate"/>
            </w:r>
            <w:r>
              <w:rPr>
                <w:noProof/>
                <w:webHidden/>
              </w:rPr>
              <w:t>10</w:t>
            </w:r>
            <w:r>
              <w:rPr>
                <w:noProof/>
                <w:webHidden/>
              </w:rPr>
              <w:fldChar w:fldCharType="end"/>
            </w:r>
          </w:hyperlink>
        </w:p>
        <w:p w14:paraId="08E46204" w14:textId="6B11FEFD" w:rsidR="006B43EF" w:rsidRDefault="006B43EF">
          <w:pPr>
            <w:pStyle w:val="TOC1"/>
            <w:tabs>
              <w:tab w:val="left" w:pos="480"/>
              <w:tab w:val="right" w:leader="dot" w:pos="9010"/>
            </w:tabs>
            <w:rPr>
              <w:rFonts w:eastAsiaTheme="minorEastAsia"/>
              <w:b w:val="0"/>
              <w:bCs w:val="0"/>
              <w:i w:val="0"/>
              <w:iCs w:val="0"/>
              <w:noProof/>
            </w:rPr>
          </w:pPr>
          <w:hyperlink w:anchor="_Toc521427586" w:history="1">
            <w:r w:rsidRPr="00375003">
              <w:rPr>
                <w:rStyle w:val="Hyperlink"/>
                <w:noProof/>
              </w:rPr>
              <w:t>9.</w:t>
            </w:r>
            <w:r>
              <w:rPr>
                <w:rFonts w:eastAsiaTheme="minorEastAsia"/>
                <w:b w:val="0"/>
                <w:bCs w:val="0"/>
                <w:i w:val="0"/>
                <w:iCs w:val="0"/>
                <w:noProof/>
              </w:rPr>
              <w:tab/>
            </w:r>
            <w:r w:rsidRPr="00375003">
              <w:rPr>
                <w:rStyle w:val="Hyperlink"/>
                <w:noProof/>
              </w:rPr>
              <w:t>Testing</w:t>
            </w:r>
            <w:r>
              <w:rPr>
                <w:noProof/>
                <w:webHidden/>
              </w:rPr>
              <w:tab/>
            </w:r>
            <w:r>
              <w:rPr>
                <w:noProof/>
                <w:webHidden/>
              </w:rPr>
              <w:fldChar w:fldCharType="begin"/>
            </w:r>
            <w:r>
              <w:rPr>
                <w:noProof/>
                <w:webHidden/>
              </w:rPr>
              <w:instrText xml:space="preserve"> PAGEREF _Toc521427586 \h </w:instrText>
            </w:r>
            <w:r>
              <w:rPr>
                <w:noProof/>
                <w:webHidden/>
              </w:rPr>
            </w:r>
            <w:r>
              <w:rPr>
                <w:noProof/>
                <w:webHidden/>
              </w:rPr>
              <w:fldChar w:fldCharType="separate"/>
            </w:r>
            <w:r>
              <w:rPr>
                <w:noProof/>
                <w:webHidden/>
              </w:rPr>
              <w:t>10</w:t>
            </w:r>
            <w:r>
              <w:rPr>
                <w:noProof/>
                <w:webHidden/>
              </w:rPr>
              <w:fldChar w:fldCharType="end"/>
            </w:r>
          </w:hyperlink>
        </w:p>
        <w:p w14:paraId="3C90EA00" w14:textId="2162C7A0" w:rsidR="006B43EF" w:rsidRDefault="006B43EF">
          <w:pPr>
            <w:pStyle w:val="TOC2"/>
            <w:tabs>
              <w:tab w:val="right" w:leader="dot" w:pos="9010"/>
            </w:tabs>
            <w:rPr>
              <w:rFonts w:eastAsiaTheme="minorEastAsia"/>
              <w:b w:val="0"/>
              <w:bCs w:val="0"/>
              <w:noProof/>
              <w:sz w:val="24"/>
              <w:szCs w:val="24"/>
            </w:rPr>
          </w:pPr>
          <w:hyperlink w:anchor="_Toc521427587" w:history="1">
            <w:r w:rsidRPr="00375003">
              <w:rPr>
                <w:rStyle w:val="Hyperlink"/>
                <w:noProof/>
              </w:rPr>
              <w:t>9.1. Unit testing</w:t>
            </w:r>
            <w:r>
              <w:rPr>
                <w:noProof/>
                <w:webHidden/>
              </w:rPr>
              <w:tab/>
            </w:r>
            <w:r>
              <w:rPr>
                <w:noProof/>
                <w:webHidden/>
              </w:rPr>
              <w:fldChar w:fldCharType="begin"/>
            </w:r>
            <w:r>
              <w:rPr>
                <w:noProof/>
                <w:webHidden/>
              </w:rPr>
              <w:instrText xml:space="preserve"> PAGEREF _Toc521427587 \h </w:instrText>
            </w:r>
            <w:r>
              <w:rPr>
                <w:noProof/>
                <w:webHidden/>
              </w:rPr>
            </w:r>
            <w:r>
              <w:rPr>
                <w:noProof/>
                <w:webHidden/>
              </w:rPr>
              <w:fldChar w:fldCharType="separate"/>
            </w:r>
            <w:r>
              <w:rPr>
                <w:noProof/>
                <w:webHidden/>
              </w:rPr>
              <w:t>10</w:t>
            </w:r>
            <w:r>
              <w:rPr>
                <w:noProof/>
                <w:webHidden/>
              </w:rPr>
              <w:fldChar w:fldCharType="end"/>
            </w:r>
          </w:hyperlink>
        </w:p>
        <w:p w14:paraId="1E6DE4D5" w14:textId="563F0312" w:rsidR="006B43EF" w:rsidRDefault="006B43EF">
          <w:pPr>
            <w:pStyle w:val="TOC2"/>
            <w:tabs>
              <w:tab w:val="right" w:leader="dot" w:pos="9010"/>
            </w:tabs>
            <w:rPr>
              <w:rFonts w:eastAsiaTheme="minorEastAsia"/>
              <w:b w:val="0"/>
              <w:bCs w:val="0"/>
              <w:noProof/>
              <w:sz w:val="24"/>
              <w:szCs w:val="24"/>
            </w:rPr>
          </w:pPr>
          <w:hyperlink w:anchor="_Toc521427588" w:history="1">
            <w:r w:rsidRPr="00375003">
              <w:rPr>
                <w:rStyle w:val="Hyperlink"/>
                <w:noProof/>
              </w:rPr>
              <w:t>9.2. Manual evaluation</w:t>
            </w:r>
            <w:r>
              <w:rPr>
                <w:noProof/>
                <w:webHidden/>
              </w:rPr>
              <w:tab/>
            </w:r>
            <w:r>
              <w:rPr>
                <w:noProof/>
                <w:webHidden/>
              </w:rPr>
              <w:fldChar w:fldCharType="begin"/>
            </w:r>
            <w:r>
              <w:rPr>
                <w:noProof/>
                <w:webHidden/>
              </w:rPr>
              <w:instrText xml:space="preserve"> PAGEREF _Toc521427588 \h </w:instrText>
            </w:r>
            <w:r>
              <w:rPr>
                <w:noProof/>
                <w:webHidden/>
              </w:rPr>
            </w:r>
            <w:r>
              <w:rPr>
                <w:noProof/>
                <w:webHidden/>
              </w:rPr>
              <w:fldChar w:fldCharType="separate"/>
            </w:r>
            <w:r>
              <w:rPr>
                <w:noProof/>
                <w:webHidden/>
              </w:rPr>
              <w:t>10</w:t>
            </w:r>
            <w:r>
              <w:rPr>
                <w:noProof/>
                <w:webHidden/>
              </w:rPr>
              <w:fldChar w:fldCharType="end"/>
            </w:r>
          </w:hyperlink>
        </w:p>
        <w:p w14:paraId="78F08941" w14:textId="2E32423C" w:rsidR="006B43EF" w:rsidRDefault="006B43EF">
          <w:pPr>
            <w:pStyle w:val="TOC3"/>
            <w:tabs>
              <w:tab w:val="right" w:leader="dot" w:pos="9010"/>
            </w:tabs>
            <w:rPr>
              <w:rFonts w:eastAsiaTheme="minorEastAsia"/>
              <w:noProof/>
              <w:sz w:val="24"/>
              <w:szCs w:val="24"/>
            </w:rPr>
          </w:pPr>
          <w:hyperlink w:anchor="_Toc521427589" w:history="1">
            <w:r w:rsidRPr="00375003">
              <w:rPr>
                <w:rStyle w:val="Hyperlink"/>
                <w:noProof/>
              </w:rPr>
              <w:t>9.2.1. The ‘mini’ dataset</w:t>
            </w:r>
            <w:r>
              <w:rPr>
                <w:noProof/>
                <w:webHidden/>
              </w:rPr>
              <w:tab/>
            </w:r>
            <w:r>
              <w:rPr>
                <w:noProof/>
                <w:webHidden/>
              </w:rPr>
              <w:fldChar w:fldCharType="begin"/>
            </w:r>
            <w:r>
              <w:rPr>
                <w:noProof/>
                <w:webHidden/>
              </w:rPr>
              <w:instrText xml:space="preserve"> PAGEREF _Toc521427589 \h </w:instrText>
            </w:r>
            <w:r>
              <w:rPr>
                <w:noProof/>
                <w:webHidden/>
              </w:rPr>
            </w:r>
            <w:r>
              <w:rPr>
                <w:noProof/>
                <w:webHidden/>
              </w:rPr>
              <w:fldChar w:fldCharType="separate"/>
            </w:r>
            <w:r>
              <w:rPr>
                <w:noProof/>
                <w:webHidden/>
              </w:rPr>
              <w:t>10</w:t>
            </w:r>
            <w:r>
              <w:rPr>
                <w:noProof/>
                <w:webHidden/>
              </w:rPr>
              <w:fldChar w:fldCharType="end"/>
            </w:r>
          </w:hyperlink>
        </w:p>
        <w:p w14:paraId="3ECE8690" w14:textId="0B8A6BA3" w:rsidR="006B43EF" w:rsidRDefault="006B43EF">
          <w:pPr>
            <w:pStyle w:val="TOC3"/>
            <w:tabs>
              <w:tab w:val="right" w:leader="dot" w:pos="9010"/>
            </w:tabs>
            <w:rPr>
              <w:rFonts w:eastAsiaTheme="minorEastAsia"/>
              <w:noProof/>
              <w:sz w:val="24"/>
              <w:szCs w:val="24"/>
            </w:rPr>
          </w:pPr>
          <w:hyperlink w:anchor="_Toc521427590" w:history="1">
            <w:r w:rsidRPr="00375003">
              <w:rPr>
                <w:rStyle w:val="Hyperlink"/>
                <w:noProof/>
              </w:rPr>
              <w:t>9.2.2. The ‘toy’ dataset</w:t>
            </w:r>
            <w:r>
              <w:rPr>
                <w:noProof/>
                <w:webHidden/>
              </w:rPr>
              <w:tab/>
            </w:r>
            <w:r>
              <w:rPr>
                <w:noProof/>
                <w:webHidden/>
              </w:rPr>
              <w:fldChar w:fldCharType="begin"/>
            </w:r>
            <w:r>
              <w:rPr>
                <w:noProof/>
                <w:webHidden/>
              </w:rPr>
              <w:instrText xml:space="preserve"> PAGEREF _Toc521427590 \h </w:instrText>
            </w:r>
            <w:r>
              <w:rPr>
                <w:noProof/>
                <w:webHidden/>
              </w:rPr>
            </w:r>
            <w:r>
              <w:rPr>
                <w:noProof/>
                <w:webHidden/>
              </w:rPr>
              <w:fldChar w:fldCharType="separate"/>
            </w:r>
            <w:r>
              <w:rPr>
                <w:noProof/>
                <w:webHidden/>
              </w:rPr>
              <w:t>10</w:t>
            </w:r>
            <w:r>
              <w:rPr>
                <w:noProof/>
                <w:webHidden/>
              </w:rPr>
              <w:fldChar w:fldCharType="end"/>
            </w:r>
          </w:hyperlink>
        </w:p>
        <w:p w14:paraId="140D1736" w14:textId="4B9371D2" w:rsidR="006B43EF" w:rsidRDefault="006B43EF">
          <w:pPr>
            <w:pStyle w:val="TOC2"/>
            <w:tabs>
              <w:tab w:val="right" w:leader="dot" w:pos="9010"/>
            </w:tabs>
            <w:rPr>
              <w:rFonts w:eastAsiaTheme="minorEastAsia"/>
              <w:b w:val="0"/>
              <w:bCs w:val="0"/>
              <w:noProof/>
              <w:sz w:val="24"/>
              <w:szCs w:val="24"/>
            </w:rPr>
          </w:pPr>
          <w:hyperlink w:anchor="_Toc521427591" w:history="1">
            <w:r w:rsidRPr="00375003">
              <w:rPr>
                <w:rStyle w:val="Hyperlink"/>
                <w:noProof/>
              </w:rPr>
              <w:t>9.3. Model cross-validation</w:t>
            </w:r>
            <w:r>
              <w:rPr>
                <w:noProof/>
                <w:webHidden/>
              </w:rPr>
              <w:tab/>
            </w:r>
            <w:r>
              <w:rPr>
                <w:noProof/>
                <w:webHidden/>
              </w:rPr>
              <w:fldChar w:fldCharType="begin"/>
            </w:r>
            <w:r>
              <w:rPr>
                <w:noProof/>
                <w:webHidden/>
              </w:rPr>
              <w:instrText xml:space="preserve"> PAGEREF _Toc521427591 \h </w:instrText>
            </w:r>
            <w:r>
              <w:rPr>
                <w:noProof/>
                <w:webHidden/>
              </w:rPr>
            </w:r>
            <w:r>
              <w:rPr>
                <w:noProof/>
                <w:webHidden/>
              </w:rPr>
              <w:fldChar w:fldCharType="separate"/>
            </w:r>
            <w:r>
              <w:rPr>
                <w:noProof/>
                <w:webHidden/>
              </w:rPr>
              <w:t>10</w:t>
            </w:r>
            <w:r>
              <w:rPr>
                <w:noProof/>
                <w:webHidden/>
              </w:rPr>
              <w:fldChar w:fldCharType="end"/>
            </w:r>
          </w:hyperlink>
        </w:p>
        <w:p w14:paraId="55401E60" w14:textId="1874B67D" w:rsidR="006B43EF" w:rsidRDefault="006B43EF">
          <w:pPr>
            <w:pStyle w:val="TOC2"/>
            <w:tabs>
              <w:tab w:val="right" w:leader="dot" w:pos="9010"/>
            </w:tabs>
            <w:rPr>
              <w:rFonts w:eastAsiaTheme="minorEastAsia"/>
              <w:b w:val="0"/>
              <w:bCs w:val="0"/>
              <w:noProof/>
              <w:sz w:val="24"/>
              <w:szCs w:val="24"/>
            </w:rPr>
          </w:pPr>
          <w:hyperlink w:anchor="_Toc521427592" w:history="1">
            <w:r w:rsidRPr="00375003">
              <w:rPr>
                <w:rStyle w:val="Hyperlink"/>
                <w:noProof/>
              </w:rPr>
              <w:t>9.4. Overall evaluation</w:t>
            </w:r>
            <w:r>
              <w:rPr>
                <w:noProof/>
                <w:webHidden/>
              </w:rPr>
              <w:tab/>
            </w:r>
            <w:r>
              <w:rPr>
                <w:noProof/>
                <w:webHidden/>
              </w:rPr>
              <w:fldChar w:fldCharType="begin"/>
            </w:r>
            <w:r>
              <w:rPr>
                <w:noProof/>
                <w:webHidden/>
              </w:rPr>
              <w:instrText xml:space="preserve"> PAGEREF _Toc521427592 \h </w:instrText>
            </w:r>
            <w:r>
              <w:rPr>
                <w:noProof/>
                <w:webHidden/>
              </w:rPr>
            </w:r>
            <w:r>
              <w:rPr>
                <w:noProof/>
                <w:webHidden/>
              </w:rPr>
              <w:fldChar w:fldCharType="separate"/>
            </w:r>
            <w:r>
              <w:rPr>
                <w:noProof/>
                <w:webHidden/>
              </w:rPr>
              <w:t>11</w:t>
            </w:r>
            <w:r>
              <w:rPr>
                <w:noProof/>
                <w:webHidden/>
              </w:rPr>
              <w:fldChar w:fldCharType="end"/>
            </w:r>
          </w:hyperlink>
        </w:p>
        <w:p w14:paraId="17DA25B7" w14:textId="63E9CD6A" w:rsidR="006B43EF" w:rsidRDefault="006B43EF">
          <w:pPr>
            <w:pStyle w:val="TOC1"/>
            <w:tabs>
              <w:tab w:val="left" w:pos="720"/>
              <w:tab w:val="right" w:leader="dot" w:pos="9010"/>
            </w:tabs>
            <w:rPr>
              <w:rFonts w:eastAsiaTheme="minorEastAsia"/>
              <w:b w:val="0"/>
              <w:bCs w:val="0"/>
              <w:i w:val="0"/>
              <w:iCs w:val="0"/>
              <w:noProof/>
            </w:rPr>
          </w:pPr>
          <w:hyperlink w:anchor="_Toc521427593" w:history="1">
            <w:r w:rsidRPr="00375003">
              <w:rPr>
                <w:rStyle w:val="Hyperlink"/>
                <w:noProof/>
              </w:rPr>
              <w:t>10.</w:t>
            </w:r>
            <w:r>
              <w:rPr>
                <w:rFonts w:eastAsiaTheme="minorEastAsia"/>
                <w:b w:val="0"/>
                <w:bCs w:val="0"/>
                <w:i w:val="0"/>
                <w:iCs w:val="0"/>
                <w:noProof/>
              </w:rPr>
              <w:tab/>
            </w:r>
            <w:r w:rsidRPr="00375003">
              <w:rPr>
                <w:rStyle w:val="Hyperlink"/>
                <w:noProof/>
              </w:rPr>
              <w:t>Summary and Conclusions</w:t>
            </w:r>
            <w:r>
              <w:rPr>
                <w:noProof/>
                <w:webHidden/>
              </w:rPr>
              <w:tab/>
            </w:r>
            <w:r>
              <w:rPr>
                <w:noProof/>
                <w:webHidden/>
              </w:rPr>
              <w:fldChar w:fldCharType="begin"/>
            </w:r>
            <w:r>
              <w:rPr>
                <w:noProof/>
                <w:webHidden/>
              </w:rPr>
              <w:instrText xml:space="preserve"> PAGEREF _Toc521427593 \h </w:instrText>
            </w:r>
            <w:r>
              <w:rPr>
                <w:noProof/>
                <w:webHidden/>
              </w:rPr>
            </w:r>
            <w:r>
              <w:rPr>
                <w:noProof/>
                <w:webHidden/>
              </w:rPr>
              <w:fldChar w:fldCharType="separate"/>
            </w:r>
            <w:r>
              <w:rPr>
                <w:noProof/>
                <w:webHidden/>
              </w:rPr>
              <w:t>11</w:t>
            </w:r>
            <w:r>
              <w:rPr>
                <w:noProof/>
                <w:webHidden/>
              </w:rPr>
              <w:fldChar w:fldCharType="end"/>
            </w:r>
          </w:hyperlink>
        </w:p>
        <w:p w14:paraId="26E592FB" w14:textId="224CF620" w:rsidR="006B43EF" w:rsidRDefault="006B43EF">
          <w:pPr>
            <w:pStyle w:val="TOC2"/>
            <w:tabs>
              <w:tab w:val="right" w:leader="dot" w:pos="9010"/>
            </w:tabs>
            <w:rPr>
              <w:rFonts w:eastAsiaTheme="minorEastAsia"/>
              <w:b w:val="0"/>
              <w:bCs w:val="0"/>
              <w:noProof/>
              <w:sz w:val="24"/>
              <w:szCs w:val="24"/>
            </w:rPr>
          </w:pPr>
          <w:hyperlink w:anchor="_Toc521427594" w:history="1">
            <w:r w:rsidRPr="00375003">
              <w:rPr>
                <w:rStyle w:val="Hyperlink"/>
                <w:noProof/>
              </w:rPr>
              <w:t>10.1. Pre-processing is hard</w:t>
            </w:r>
            <w:r>
              <w:rPr>
                <w:noProof/>
                <w:webHidden/>
              </w:rPr>
              <w:tab/>
            </w:r>
            <w:r>
              <w:rPr>
                <w:noProof/>
                <w:webHidden/>
              </w:rPr>
              <w:fldChar w:fldCharType="begin"/>
            </w:r>
            <w:r>
              <w:rPr>
                <w:noProof/>
                <w:webHidden/>
              </w:rPr>
              <w:instrText xml:space="preserve"> PAGEREF _Toc521427594 \h </w:instrText>
            </w:r>
            <w:r>
              <w:rPr>
                <w:noProof/>
                <w:webHidden/>
              </w:rPr>
            </w:r>
            <w:r>
              <w:rPr>
                <w:noProof/>
                <w:webHidden/>
              </w:rPr>
              <w:fldChar w:fldCharType="separate"/>
            </w:r>
            <w:r>
              <w:rPr>
                <w:noProof/>
                <w:webHidden/>
              </w:rPr>
              <w:t>11</w:t>
            </w:r>
            <w:r>
              <w:rPr>
                <w:noProof/>
                <w:webHidden/>
              </w:rPr>
              <w:fldChar w:fldCharType="end"/>
            </w:r>
          </w:hyperlink>
        </w:p>
        <w:p w14:paraId="5044752F" w14:textId="13EE0005" w:rsidR="006B43EF" w:rsidRDefault="006B43EF">
          <w:pPr>
            <w:pStyle w:val="TOC2"/>
            <w:tabs>
              <w:tab w:val="right" w:leader="dot" w:pos="9010"/>
            </w:tabs>
            <w:rPr>
              <w:rFonts w:eastAsiaTheme="minorEastAsia"/>
              <w:b w:val="0"/>
              <w:bCs w:val="0"/>
              <w:noProof/>
              <w:sz w:val="24"/>
              <w:szCs w:val="24"/>
            </w:rPr>
          </w:pPr>
          <w:hyperlink w:anchor="_Toc521427595" w:history="1">
            <w:r w:rsidRPr="00375003">
              <w:rPr>
                <w:rStyle w:val="Hyperlink"/>
                <w:noProof/>
              </w:rPr>
              <w:t>10.2. Labelling is hard</w:t>
            </w:r>
            <w:r>
              <w:rPr>
                <w:noProof/>
                <w:webHidden/>
              </w:rPr>
              <w:tab/>
            </w:r>
            <w:r>
              <w:rPr>
                <w:noProof/>
                <w:webHidden/>
              </w:rPr>
              <w:fldChar w:fldCharType="begin"/>
            </w:r>
            <w:r>
              <w:rPr>
                <w:noProof/>
                <w:webHidden/>
              </w:rPr>
              <w:instrText xml:space="preserve"> PAGEREF _Toc521427595 \h </w:instrText>
            </w:r>
            <w:r>
              <w:rPr>
                <w:noProof/>
                <w:webHidden/>
              </w:rPr>
            </w:r>
            <w:r>
              <w:rPr>
                <w:noProof/>
                <w:webHidden/>
              </w:rPr>
              <w:fldChar w:fldCharType="separate"/>
            </w:r>
            <w:r>
              <w:rPr>
                <w:noProof/>
                <w:webHidden/>
              </w:rPr>
              <w:t>11</w:t>
            </w:r>
            <w:r>
              <w:rPr>
                <w:noProof/>
                <w:webHidden/>
              </w:rPr>
              <w:fldChar w:fldCharType="end"/>
            </w:r>
          </w:hyperlink>
        </w:p>
        <w:p w14:paraId="6D506948" w14:textId="1CD79065" w:rsidR="006B43EF" w:rsidRDefault="006B43EF">
          <w:pPr>
            <w:pStyle w:val="TOC2"/>
            <w:tabs>
              <w:tab w:val="right" w:leader="dot" w:pos="9010"/>
            </w:tabs>
            <w:rPr>
              <w:rFonts w:eastAsiaTheme="minorEastAsia"/>
              <w:b w:val="0"/>
              <w:bCs w:val="0"/>
              <w:noProof/>
              <w:sz w:val="24"/>
              <w:szCs w:val="24"/>
            </w:rPr>
          </w:pPr>
          <w:hyperlink w:anchor="_Toc521427596" w:history="1">
            <w:r w:rsidRPr="00375003">
              <w:rPr>
                <w:rStyle w:val="Hyperlink"/>
                <w:noProof/>
              </w:rPr>
              <w:t>10.3. Sentence tokenization is hard</w:t>
            </w:r>
            <w:r>
              <w:rPr>
                <w:noProof/>
                <w:webHidden/>
              </w:rPr>
              <w:tab/>
            </w:r>
            <w:r>
              <w:rPr>
                <w:noProof/>
                <w:webHidden/>
              </w:rPr>
              <w:fldChar w:fldCharType="begin"/>
            </w:r>
            <w:r>
              <w:rPr>
                <w:noProof/>
                <w:webHidden/>
              </w:rPr>
              <w:instrText xml:space="preserve"> PAGEREF _Toc521427596 \h </w:instrText>
            </w:r>
            <w:r>
              <w:rPr>
                <w:noProof/>
                <w:webHidden/>
              </w:rPr>
            </w:r>
            <w:r>
              <w:rPr>
                <w:noProof/>
                <w:webHidden/>
              </w:rPr>
              <w:fldChar w:fldCharType="separate"/>
            </w:r>
            <w:r>
              <w:rPr>
                <w:noProof/>
                <w:webHidden/>
              </w:rPr>
              <w:t>11</w:t>
            </w:r>
            <w:r>
              <w:rPr>
                <w:noProof/>
                <w:webHidden/>
              </w:rPr>
              <w:fldChar w:fldCharType="end"/>
            </w:r>
          </w:hyperlink>
        </w:p>
        <w:p w14:paraId="40E3EDDC" w14:textId="55FD2658" w:rsidR="006B43EF" w:rsidRDefault="006B43EF">
          <w:pPr>
            <w:pStyle w:val="TOC1"/>
            <w:tabs>
              <w:tab w:val="left" w:pos="720"/>
              <w:tab w:val="right" w:leader="dot" w:pos="9010"/>
            </w:tabs>
            <w:rPr>
              <w:rFonts w:eastAsiaTheme="minorEastAsia"/>
              <w:b w:val="0"/>
              <w:bCs w:val="0"/>
              <w:i w:val="0"/>
              <w:iCs w:val="0"/>
              <w:noProof/>
            </w:rPr>
          </w:pPr>
          <w:hyperlink w:anchor="_Toc521427597" w:history="1">
            <w:r w:rsidRPr="00375003">
              <w:rPr>
                <w:rStyle w:val="Hyperlink"/>
                <w:noProof/>
              </w:rPr>
              <w:t>11.</w:t>
            </w:r>
            <w:r>
              <w:rPr>
                <w:rFonts w:eastAsiaTheme="minorEastAsia"/>
                <w:b w:val="0"/>
                <w:bCs w:val="0"/>
                <w:i w:val="0"/>
                <w:iCs w:val="0"/>
                <w:noProof/>
              </w:rPr>
              <w:tab/>
            </w:r>
            <w:r w:rsidRPr="00375003">
              <w:rPr>
                <w:rStyle w:val="Hyperlink"/>
                <w:noProof/>
              </w:rPr>
              <w:t>References</w:t>
            </w:r>
            <w:r>
              <w:rPr>
                <w:noProof/>
                <w:webHidden/>
              </w:rPr>
              <w:tab/>
            </w:r>
            <w:r>
              <w:rPr>
                <w:noProof/>
                <w:webHidden/>
              </w:rPr>
              <w:fldChar w:fldCharType="begin"/>
            </w:r>
            <w:r>
              <w:rPr>
                <w:noProof/>
                <w:webHidden/>
              </w:rPr>
              <w:instrText xml:space="preserve"> PAGEREF _Toc521427597 \h </w:instrText>
            </w:r>
            <w:r>
              <w:rPr>
                <w:noProof/>
                <w:webHidden/>
              </w:rPr>
            </w:r>
            <w:r>
              <w:rPr>
                <w:noProof/>
                <w:webHidden/>
              </w:rPr>
              <w:fldChar w:fldCharType="separate"/>
            </w:r>
            <w:r>
              <w:rPr>
                <w:noProof/>
                <w:webHidden/>
              </w:rPr>
              <w:t>11</w:t>
            </w:r>
            <w:r>
              <w:rPr>
                <w:noProof/>
                <w:webHidden/>
              </w:rPr>
              <w:fldChar w:fldCharType="end"/>
            </w:r>
          </w:hyperlink>
        </w:p>
        <w:p w14:paraId="0328F0C2" w14:textId="67DE3156" w:rsidR="006B43EF" w:rsidRDefault="006B43EF">
          <w:pPr>
            <w:pStyle w:val="TOC1"/>
            <w:tabs>
              <w:tab w:val="left" w:pos="720"/>
              <w:tab w:val="right" w:leader="dot" w:pos="9010"/>
            </w:tabs>
            <w:rPr>
              <w:rFonts w:eastAsiaTheme="minorEastAsia"/>
              <w:b w:val="0"/>
              <w:bCs w:val="0"/>
              <w:i w:val="0"/>
              <w:iCs w:val="0"/>
              <w:noProof/>
            </w:rPr>
          </w:pPr>
          <w:hyperlink w:anchor="_Toc521427598" w:history="1">
            <w:r w:rsidRPr="00375003">
              <w:rPr>
                <w:rStyle w:val="Hyperlink"/>
                <w:noProof/>
              </w:rPr>
              <w:t>12.</w:t>
            </w:r>
            <w:r>
              <w:rPr>
                <w:rFonts w:eastAsiaTheme="minorEastAsia"/>
                <w:b w:val="0"/>
                <w:bCs w:val="0"/>
                <w:i w:val="0"/>
                <w:iCs w:val="0"/>
                <w:noProof/>
              </w:rPr>
              <w:tab/>
            </w:r>
            <w:r w:rsidRPr="00375003">
              <w:rPr>
                <w:rStyle w:val="Hyperlink"/>
                <w:noProof/>
              </w:rPr>
              <w:t>User Manual</w:t>
            </w:r>
            <w:r>
              <w:rPr>
                <w:noProof/>
                <w:webHidden/>
              </w:rPr>
              <w:tab/>
            </w:r>
            <w:r>
              <w:rPr>
                <w:noProof/>
                <w:webHidden/>
              </w:rPr>
              <w:fldChar w:fldCharType="begin"/>
            </w:r>
            <w:r>
              <w:rPr>
                <w:noProof/>
                <w:webHidden/>
              </w:rPr>
              <w:instrText xml:space="preserve"> PAGEREF _Toc521427598 \h </w:instrText>
            </w:r>
            <w:r>
              <w:rPr>
                <w:noProof/>
                <w:webHidden/>
              </w:rPr>
            </w:r>
            <w:r>
              <w:rPr>
                <w:noProof/>
                <w:webHidden/>
              </w:rPr>
              <w:fldChar w:fldCharType="separate"/>
            </w:r>
            <w:r>
              <w:rPr>
                <w:noProof/>
                <w:webHidden/>
              </w:rPr>
              <w:t>11</w:t>
            </w:r>
            <w:r>
              <w:rPr>
                <w:noProof/>
                <w:webHidden/>
              </w:rPr>
              <w:fldChar w:fldCharType="end"/>
            </w:r>
          </w:hyperlink>
        </w:p>
        <w:p w14:paraId="54A9022A" w14:textId="5C4FAEF6" w:rsidR="006B43EF" w:rsidRDefault="006B43EF">
          <w:pPr>
            <w:pStyle w:val="TOC1"/>
            <w:tabs>
              <w:tab w:val="left" w:pos="720"/>
              <w:tab w:val="right" w:leader="dot" w:pos="9010"/>
            </w:tabs>
            <w:rPr>
              <w:rFonts w:eastAsiaTheme="minorEastAsia"/>
              <w:b w:val="0"/>
              <w:bCs w:val="0"/>
              <w:i w:val="0"/>
              <w:iCs w:val="0"/>
              <w:noProof/>
            </w:rPr>
          </w:pPr>
          <w:hyperlink w:anchor="_Toc521427599" w:history="1">
            <w:r w:rsidRPr="00375003">
              <w:rPr>
                <w:rStyle w:val="Hyperlink"/>
                <w:noProof/>
              </w:rPr>
              <w:t>13.</w:t>
            </w:r>
            <w:r>
              <w:rPr>
                <w:rFonts w:eastAsiaTheme="minorEastAsia"/>
                <w:b w:val="0"/>
                <w:bCs w:val="0"/>
                <w:i w:val="0"/>
                <w:iCs w:val="0"/>
                <w:noProof/>
              </w:rPr>
              <w:tab/>
            </w:r>
            <w:r w:rsidRPr="00375003">
              <w:rPr>
                <w:rStyle w:val="Hyperlink"/>
                <w:noProof/>
              </w:rPr>
              <w:t>Appendix: Code</w:t>
            </w:r>
            <w:r>
              <w:rPr>
                <w:noProof/>
                <w:webHidden/>
              </w:rPr>
              <w:tab/>
            </w:r>
            <w:r>
              <w:rPr>
                <w:noProof/>
                <w:webHidden/>
              </w:rPr>
              <w:fldChar w:fldCharType="begin"/>
            </w:r>
            <w:r>
              <w:rPr>
                <w:noProof/>
                <w:webHidden/>
              </w:rPr>
              <w:instrText xml:space="preserve"> PAGEREF _Toc521427599 \h </w:instrText>
            </w:r>
            <w:r>
              <w:rPr>
                <w:noProof/>
                <w:webHidden/>
              </w:rPr>
            </w:r>
            <w:r>
              <w:rPr>
                <w:noProof/>
                <w:webHidden/>
              </w:rPr>
              <w:fldChar w:fldCharType="separate"/>
            </w:r>
            <w:r>
              <w:rPr>
                <w:noProof/>
                <w:webHidden/>
              </w:rPr>
              <w:t>11</w:t>
            </w:r>
            <w:r>
              <w:rPr>
                <w:noProof/>
                <w:webHidden/>
              </w:rPr>
              <w:fldChar w:fldCharType="end"/>
            </w:r>
          </w:hyperlink>
        </w:p>
        <w:p w14:paraId="72C4EE3B" w14:textId="68FD87CE" w:rsidR="006B43EF" w:rsidRDefault="006B43EF">
          <w:pPr>
            <w:pStyle w:val="TOC1"/>
            <w:tabs>
              <w:tab w:val="left" w:pos="720"/>
              <w:tab w:val="right" w:leader="dot" w:pos="9010"/>
            </w:tabs>
            <w:rPr>
              <w:rFonts w:eastAsiaTheme="minorEastAsia"/>
              <w:b w:val="0"/>
              <w:bCs w:val="0"/>
              <w:i w:val="0"/>
              <w:iCs w:val="0"/>
              <w:noProof/>
            </w:rPr>
          </w:pPr>
          <w:hyperlink w:anchor="_Toc521427600" w:history="1">
            <w:r w:rsidRPr="00375003">
              <w:rPr>
                <w:rStyle w:val="Hyperlink"/>
                <w:noProof/>
              </w:rPr>
              <w:t>14.</w:t>
            </w:r>
            <w:r>
              <w:rPr>
                <w:rFonts w:eastAsiaTheme="minorEastAsia"/>
                <w:b w:val="0"/>
                <w:bCs w:val="0"/>
                <w:i w:val="0"/>
                <w:iCs w:val="0"/>
                <w:noProof/>
              </w:rPr>
              <w:tab/>
            </w:r>
            <w:r w:rsidRPr="00375003">
              <w:rPr>
                <w:rStyle w:val="Hyperlink"/>
                <w:noProof/>
              </w:rPr>
              <w:t>What’s My Work</w:t>
            </w:r>
            <w:r>
              <w:rPr>
                <w:noProof/>
                <w:webHidden/>
              </w:rPr>
              <w:tab/>
            </w:r>
            <w:r>
              <w:rPr>
                <w:noProof/>
                <w:webHidden/>
              </w:rPr>
              <w:fldChar w:fldCharType="begin"/>
            </w:r>
            <w:r>
              <w:rPr>
                <w:noProof/>
                <w:webHidden/>
              </w:rPr>
              <w:instrText xml:space="preserve"> PAGEREF _Toc521427600 \h </w:instrText>
            </w:r>
            <w:r>
              <w:rPr>
                <w:noProof/>
                <w:webHidden/>
              </w:rPr>
            </w:r>
            <w:r>
              <w:rPr>
                <w:noProof/>
                <w:webHidden/>
              </w:rPr>
              <w:fldChar w:fldCharType="separate"/>
            </w:r>
            <w:r>
              <w:rPr>
                <w:noProof/>
                <w:webHidden/>
              </w:rPr>
              <w:t>11</w:t>
            </w:r>
            <w:r>
              <w:rPr>
                <w:noProof/>
                <w:webHidden/>
              </w:rPr>
              <w:fldChar w:fldCharType="end"/>
            </w:r>
          </w:hyperlink>
        </w:p>
        <w:p w14:paraId="37E3B92F" w14:textId="1A0FCB21" w:rsidR="00D56F72" w:rsidRDefault="00D56F72">
          <w:r>
            <w:rPr>
              <w:b/>
              <w:bCs/>
              <w:noProof/>
            </w:rPr>
            <w:fldChar w:fldCharType="end"/>
          </w:r>
        </w:p>
      </w:sdtContent>
    </w:sdt>
    <w:p w14:paraId="25ABCD7D" w14:textId="77777777" w:rsidR="006F14DB" w:rsidRPr="00FE6F9D" w:rsidRDefault="006F14DB" w:rsidP="00FE6F9D">
      <w:pPr>
        <w:pStyle w:val="Heading1"/>
      </w:pPr>
      <w:bookmarkStart w:id="4" w:name="_Toc521427567"/>
      <w:r w:rsidRPr="00FE6F9D">
        <w:t>Introduction (including background)</w:t>
      </w:r>
      <w:bookmarkEnd w:id="4"/>
    </w:p>
    <w:p w14:paraId="01737700" w14:textId="77777777" w:rsidR="00540C85" w:rsidRDefault="00540C85" w:rsidP="00540C85"/>
    <w:p w14:paraId="621E59CF" w14:textId="1BCC9DB1"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w:t>
      </w:r>
      <w:proofErr w:type="gramStart"/>
      <w:r w:rsidR="00C4045C">
        <w:t>For</w:t>
      </w:r>
      <w:proofErr w:type="gramEnd"/>
      <w:r w:rsidR="00C4045C">
        <w:t xml:space="preserve"> You API,</w:t>
      </w:r>
      <w:r w:rsidR="00C4045C">
        <w:rPr>
          <w:rStyle w:val="FootnoteReference"/>
        </w:rPr>
        <w:footnoteReference w:id="4"/>
      </w:r>
      <w:r w:rsidR="00782663">
        <w:t xml:space="preserve"> </w:t>
      </w:r>
      <w:r w:rsidR="008E62AE">
        <w:t>which has all debates from 1919 onwards available for download in a parsed XML format annotated with metadata about the speaker. I did not have time to use this high-qual</w:t>
      </w:r>
      <w:r w:rsidR="00247F7B">
        <w:t>ity metadata during the project</w:t>
      </w:r>
      <w:r w:rsidR="008E62AE">
        <w:t xml:space="preserve"> and found a few issues with the API (detailed in section </w:t>
      </w:r>
      <w:r w:rsidR="008E62AE">
        <w:fldChar w:fldCharType="begin"/>
      </w:r>
      <w:r w:rsidR="008E62AE">
        <w:instrText xml:space="preserve"> REF _Ref521059814 \r \h </w:instrText>
      </w:r>
      <w:r w:rsidR="008E62AE">
        <w:fldChar w:fldCharType="separate"/>
      </w:r>
      <w:r w:rsidR="008E62AE">
        <w:t>8.2</w:t>
      </w:r>
      <w:r w:rsidR="008E62AE">
        <w:fldChar w:fldCharType="end"/>
      </w:r>
      <w:r w:rsidR="008E62AE">
        <w:t>). However, I am grateful for free use of this API which certainly made data preparation easier for me.</w:t>
      </w:r>
    </w:p>
    <w:p w14:paraId="7882D818" w14:textId="5B95CE74" w:rsidR="006379E7" w:rsidRDefault="006379E7" w:rsidP="00540C85"/>
    <w:p w14:paraId="604B8801" w14:textId="0C837036"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t>7.5</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8E62AE">
        <w:t>8.1</w:t>
      </w:r>
      <w:r w:rsidR="008E62AE">
        <w:fldChar w:fldCharType="end"/>
      </w:r>
      <w:r w:rsidR="008E62AE">
        <w:t>.</w:t>
      </w:r>
    </w:p>
    <w:p w14:paraId="364F245C" w14:textId="77777777" w:rsidR="008E62AE" w:rsidRDefault="008E62AE" w:rsidP="008E62AE"/>
    <w:p w14:paraId="514F0F51" w14:textId="4872487B" w:rsidR="008E62AE" w:rsidRDefault="008E62AE" w:rsidP="008E62AE">
      <w:r>
        <w:t xml:space="preserve">I used the interpolated (labelled) Hansards to generate a Y tensor. The processed Hansard debates themselves were </w:t>
      </w:r>
      <w:r w:rsidR="00044F3A">
        <w:t>segmented (or, as I refer to it below, “</w:t>
      </w:r>
      <w:r>
        <w:t>chunked</w:t>
      </w:r>
      <w:r w:rsidR="00044F3A">
        <w:t>”)</w:t>
      </w:r>
      <w:r>
        <w:t xml:space="preserve"> into sentences, and then each character was converted to a number, to create the X tensor. I then used the 0xnurl implementation to train the BLSTM model. An overview of results is given in section </w:t>
      </w:r>
      <w:r>
        <w:fldChar w:fldCharType="begin"/>
      </w:r>
      <w:r>
        <w:instrText xml:space="preserve"> REF _Ref521060203 \r \h </w:instrText>
      </w:r>
      <w:r>
        <w:fldChar w:fldCharType="separate"/>
      </w:r>
      <w:r>
        <w:t>6</w:t>
      </w:r>
      <w:r>
        <w:fldChar w:fldCharType="end"/>
      </w:r>
      <w:r>
        <w:t>.</w:t>
      </w:r>
    </w:p>
    <w:p w14:paraId="422D78D1" w14:textId="6580C736" w:rsidR="008E62AE" w:rsidRDefault="008E62AE" w:rsidP="008E62AE"/>
    <w:p w14:paraId="186741EE" w14:textId="7B8BF90E" w:rsidR="008E62AE" w:rsidRDefault="008E62AE" w:rsidP="008E62AE">
      <w:r>
        <w:lastRenderedPageBreak/>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 to</w:t>
      </w:r>
      <w:r w:rsidR="004D15B8">
        <w:t>wards mining</w:t>
      </w:r>
      <w:r w:rsidR="00D55299">
        <w:t xml:space="preserve"> the value of the Hansard records.</w:t>
      </w:r>
    </w:p>
    <w:p w14:paraId="2EAADB96" w14:textId="6BB6CD4D" w:rsidR="00D55299" w:rsidRDefault="00D55299" w:rsidP="008E62AE"/>
    <w:p w14:paraId="5EEEEB92" w14:textId="64F0D403"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that </w:t>
      </w:r>
      <w:r w:rsidR="0089684E">
        <w:t>enormous and essential task.</w:t>
      </w:r>
    </w:p>
    <w:p w14:paraId="7EEE0CD4" w14:textId="77777777" w:rsidR="006F14DB" w:rsidRPr="00FE6F9D" w:rsidRDefault="006F14DB" w:rsidP="00FE6F9D">
      <w:pPr>
        <w:pStyle w:val="Heading1"/>
      </w:pPr>
      <w:bookmarkStart w:id="5" w:name="_Ref521060203"/>
      <w:bookmarkStart w:id="6" w:name="_Toc521427568"/>
      <w:r w:rsidRPr="00FE6F9D">
        <w:t>Overall Results (trailer)</w:t>
      </w:r>
      <w:bookmarkEnd w:id="5"/>
      <w:bookmarkEnd w:id="6"/>
    </w:p>
    <w:p w14:paraId="0D6F25F1" w14:textId="21D93D3B" w:rsidR="006F14DB" w:rsidRPr="00FE6F9D" w:rsidRDefault="003522A0" w:rsidP="003522A0">
      <w:r>
        <w:t>Do at end</w:t>
      </w:r>
    </w:p>
    <w:p w14:paraId="7C0F4B04" w14:textId="0FC66111" w:rsidR="006F14DB" w:rsidRDefault="006F14DB" w:rsidP="00FE6F9D">
      <w:pPr>
        <w:pStyle w:val="Heading1"/>
      </w:pPr>
      <w:bookmarkStart w:id="7" w:name="_Toc521427569"/>
      <w:r w:rsidRPr="00FE6F9D">
        <w:t>Software Architecture</w:t>
      </w:r>
      <w:bookmarkEnd w:id="7"/>
    </w:p>
    <w:p w14:paraId="0D9B0673" w14:textId="73628D2E" w:rsidR="004C2BA1" w:rsidRDefault="00747A69" w:rsidP="006B43EF">
      <w:pPr>
        <w:pStyle w:val="Heading2"/>
      </w:pPr>
      <w:bookmarkStart w:id="8" w:name="_Toc521427570"/>
      <w:r>
        <w:t>The Pipeline of tasks</w:t>
      </w:r>
      <w:bookmarkEnd w:id="8"/>
    </w:p>
    <w:p w14:paraId="7026497F" w14:textId="77777777" w:rsidR="00511850" w:rsidRDefault="00511850" w:rsidP="00427370"/>
    <w:p w14:paraId="65D009BD" w14:textId="3D0482E8" w:rsidR="00E036B1" w:rsidRDefault="00427370" w:rsidP="00427370">
      <w:r>
        <w:t xml:space="preserve">This project </w:t>
      </w:r>
      <w:r w:rsidR="001057A8">
        <w:t>i</w:t>
      </w:r>
      <w:r>
        <w:t xml:space="preserve">s, in essence, a data pipeline. Data </w:t>
      </w:r>
      <w:r w:rsidR="001057A8">
        <w:t>is</w:t>
      </w:r>
      <w:r>
        <w:t xml:space="preserve"> sour</w:t>
      </w:r>
      <w:r w:rsidR="001057A8">
        <w:t>ced from Hansard debates and fro</w:t>
      </w:r>
      <w:r>
        <w:t xml:space="preserve">m Named Entities, combined using a variety of algorithms, and then stored in a format that </w:t>
      </w:r>
      <w:r w:rsidR="001057A8">
        <w:t>can</w:t>
      </w:r>
      <w:r>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106844">
        <w:t xml:space="preserve">Figure </w:t>
      </w:r>
      <w:r w:rsidR="00106844">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380264">
        <w:t>8</w:t>
      </w:r>
      <w:r w:rsidR="00380264">
        <w:fldChar w:fldCharType="end"/>
      </w:r>
      <w:r w:rsidR="00380264">
        <w:t>.</w:t>
      </w:r>
      <w:r w:rsidR="00511850">
        <w:t xml:space="preserve"> </w:t>
      </w:r>
    </w:p>
    <w:p w14:paraId="711EDEA3" w14:textId="485003AF" w:rsidR="00E036B1" w:rsidRDefault="00E036B1" w:rsidP="00427370"/>
    <w:p w14:paraId="40AA1CC7" w14:textId="5430ACE4" w:rsidR="00E036B1" w:rsidRDefault="00E036B1" w:rsidP="00427370">
      <w:r>
        <w:t xml:space="preserve">The outputs of each pipeline step were persisted to disk, either as simple text files, Python pickle objects in binary format, or Keras’ on 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eline do not return pure </w:t>
      </w:r>
      <w:proofErr w:type="gramStart"/>
      <w:r>
        <w:t>values, but</w:t>
      </w:r>
      <w:proofErr w:type="gramEnd"/>
      <w:r>
        <w:t xml:space="preserve">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t>10.1</w:t>
      </w:r>
      <w:r>
        <w:fldChar w:fldCharType="end"/>
      </w:r>
      <w:r>
        <w:t>.</w:t>
      </w:r>
    </w:p>
    <w:p w14:paraId="5605F13D" w14:textId="77777777" w:rsidR="00E036B1" w:rsidRDefault="00E036B1" w:rsidP="00427370"/>
    <w:p w14:paraId="3D4D70E7" w14:textId="791281AE" w:rsidR="00427370" w:rsidRDefault="00511850" w:rsidP="00427370">
      <w:r>
        <w:t>Were this system to be ‘productionised’, then all the stages of this flow would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5B0648">
        <w:t xml:space="preserve"> to account for new data.</w:t>
      </w:r>
    </w:p>
    <w:p w14:paraId="7F2BFC6C" w14:textId="77777777" w:rsidR="00511850" w:rsidRDefault="00511850" w:rsidP="00427370"/>
    <w:p w14:paraId="5AC5F98C" w14:textId="7BD195BC" w:rsidR="00511850" w:rsidRDefault="00511850" w:rsidP="00511850">
      <w:pPr>
        <w:pStyle w:val="Heading2"/>
      </w:pPr>
      <w:bookmarkStart w:id="9" w:name="_Toc521427571"/>
      <w:r>
        <w:t>Invoke</w:t>
      </w:r>
      <w:bookmarkEnd w:id="9"/>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w:t>
      </w:r>
      <w:r w:rsidR="0073251E">
        <w:lastRenderedPageBreak/>
        <w:t>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7"/>
      </w:r>
      <w:r w:rsidR="0073251E">
        <w:t xml:space="preserve"> was chosen, after some experimentation with Argh, Shovel and Doit. </w:t>
      </w:r>
    </w:p>
    <w:p w14:paraId="486D6197" w14:textId="77777777" w:rsidR="0073251E" w:rsidRDefault="0073251E" w:rsidP="00427370"/>
    <w:p w14:paraId="581D48C0" w14:textId="32F553DE" w:rsidR="00BA2C19" w:rsidRDefault="0073251E" w:rsidP="00427370">
      <w:r>
        <w:t xml:space="preserve">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2855">
        <w:t>13</w:t>
      </w:r>
      <w:r w:rsidR="00022855">
        <w:fldChar w:fldCharType="end"/>
      </w:r>
      <w:r w:rsidR="00022855">
        <w:t xml:space="preserve">) is in pure python and does not require tab characters for delineation. </w:t>
      </w:r>
      <w:r w:rsidR="00BA2C19">
        <w:t>Most calls were simply Python library imports and function executions, but some required separate command-line invocations e.g. to start PyTest or MyPy (for unit testing and static type analysis, respectively), which Invoke natively supports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EA355D">
        <w:t>15</w:t>
      </w:r>
      <w:r w:rsidR="00EA355D">
        <w:fldChar w:fldCharType="end"/>
      </w:r>
      <w:r w:rsidR="00EA355D">
        <w:t>.</w:t>
      </w:r>
    </w:p>
    <w:p w14:paraId="089F2EB7" w14:textId="77777777" w:rsidR="0006349A" w:rsidRDefault="0006349A" w:rsidP="00427370"/>
    <w:p w14:paraId="0F588AC9" w14:textId="77777777" w:rsidR="004C2BA1" w:rsidRDefault="004C2BA1" w:rsidP="004C2BA1">
      <w:pPr>
        <w:keepNext/>
      </w:pPr>
      <w:r>
        <w:rPr>
          <w:noProof/>
        </w:rPr>
        <w:lastRenderedPageBreak/>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3EEEDDFB" w:rsidR="00427370" w:rsidRPr="00427370" w:rsidRDefault="004C2BA1" w:rsidP="004C2BA1">
      <w:pPr>
        <w:pStyle w:val="Caption"/>
      </w:pPr>
      <w:bookmarkStart w:id="10" w:name="_Ref521056420"/>
      <w:bookmarkStart w:id="11" w:name="_Ref521056415"/>
      <w:r>
        <w:t xml:space="preserve">Figure </w:t>
      </w:r>
      <w:r>
        <w:fldChar w:fldCharType="begin"/>
      </w:r>
      <w:r>
        <w:instrText xml:space="preserve"> SEQ Figure \* ARABIC </w:instrText>
      </w:r>
      <w:r>
        <w:fldChar w:fldCharType="separate"/>
      </w:r>
      <w:r>
        <w:rPr>
          <w:noProof/>
        </w:rPr>
        <w:t>1</w:t>
      </w:r>
      <w:r>
        <w:fldChar w:fldCharType="end"/>
      </w:r>
      <w:bookmarkEnd w:id="10"/>
      <w:r>
        <w:t xml:space="preserve"> pipeline data processing model</w:t>
      </w:r>
      <w:bookmarkEnd w:id="11"/>
    </w:p>
    <w:p w14:paraId="7F932BD5" w14:textId="44CE6DDB" w:rsidR="00DF6FFD" w:rsidRDefault="00DF6FFD" w:rsidP="00DF6FFD">
      <w:pPr>
        <w:pStyle w:val="Heading2"/>
      </w:pPr>
      <w:bookmarkStart w:id="12" w:name="_Toc521427572"/>
      <w:r>
        <w:t>Named Entity Downloading</w:t>
      </w:r>
      <w:bookmarkEnd w:id="12"/>
    </w:p>
    <w:p w14:paraId="3E595003" w14:textId="035F5AAF" w:rsidR="00754CCA" w:rsidRDefault="00754CCA" w:rsidP="00754CCA"/>
    <w:p w14:paraId="7C26AC02" w14:textId="5D39FA9B"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r w:rsidR="006924A3" w:rsidRPr="006924A3">
        <w:t>dbo:Place</w:t>
      </w:r>
      <w:r w:rsidR="006924A3">
        <w:t xml:space="preserve">’. For Organizations, the Amex, Nasdaq and NYSE Stock Exchange company listings were downloaded in Comma Separated Value (CSV) format, as was similar data from the London Stock Exchange, the CONLL2003 English dataset, and </w:t>
      </w:r>
      <w:r w:rsidR="006924A3">
        <w:lastRenderedPageBreak/>
        <w:t>DBPedia’s ‘</w:t>
      </w:r>
      <w:r w:rsidR="006924A3" w:rsidRPr="006924A3">
        <w:t>dbo:Organisation</w:t>
      </w:r>
      <w:r w:rsidR="006924A3">
        <w:t>’ type. For people, the CONLL2003 English dataset and DBPedia ‘dbo:Person’ type were used, and the New York City Most Popular Baby Names data from Kaggle.</w:t>
      </w:r>
      <w:r w:rsidR="006924A3">
        <w:rPr>
          <w:rStyle w:val="FootnoteReference"/>
        </w:rPr>
        <w:footnoteReference w:id="8"/>
      </w:r>
      <w:r>
        <w:t xml:space="preserve"> Biography-center.com, which was sugg</w:t>
      </w:r>
      <w:r w:rsidR="00A25397">
        <w:t xml:space="preserve">ested as a naming source by </w:t>
      </w:r>
      <w:r w:rsidR="00A25397">
        <w:fldChar w:fldCharType="begin" w:fldLock="1"/>
      </w:r>
      <w:r w:rsidR="00A25397">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xml:space="preserve">, no longer has lists of names in an easily-parseable format. However, I suspect that the amount of data in DBPedia has hugely increased since 2003. As </w:t>
      </w:r>
      <w:r w:rsidR="00A25397">
        <w:fldChar w:fldCharType="begin"/>
      </w:r>
      <w:r w:rsidR="00A25397">
        <w:instrText xml:space="preserve"> REF _Ref521071131 \h </w:instrText>
      </w:r>
      <w:r w:rsidR="00A25397">
        <w:fldChar w:fldCharType="separate"/>
      </w:r>
      <w:r w:rsidR="00A25397">
        <w:t xml:space="preserve">Table </w:t>
      </w:r>
      <w:r w:rsidR="00A25397">
        <w:rPr>
          <w:noProof/>
        </w:rPr>
        <w:t>2</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0F3850A5" w:rsidR="00A25397" w:rsidRDefault="00A25397" w:rsidP="00A25397">
      <w:pPr>
        <w:pStyle w:val="Caption"/>
        <w:keepNext/>
      </w:pPr>
      <w:bookmarkStart w:id="13" w:name="_Ref521071131"/>
      <w:r>
        <w:t xml:space="preserve">Table </w:t>
      </w:r>
      <w:r>
        <w:fldChar w:fldCharType="begin"/>
      </w:r>
      <w:r>
        <w:instrText xml:space="preserve"> SEQ Table \* ARABIC </w:instrText>
      </w:r>
      <w:r>
        <w:fldChar w:fldCharType="separate"/>
      </w:r>
      <w:r>
        <w:rPr>
          <w:noProof/>
        </w:rPr>
        <w:t>2</w:t>
      </w:r>
      <w:r>
        <w:fldChar w:fldCharType="end"/>
      </w:r>
      <w:bookmarkEnd w:id="13"/>
      <w:r>
        <w:t xml:space="preserve"> % of NE data from DBPedia</w:t>
      </w:r>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4E545EC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CB05E2">
        <w:t>8.1</w:t>
      </w:r>
      <w:r w:rsidR="00CB05E2">
        <w:fldChar w:fldCharType="end"/>
      </w:r>
      <w:r w:rsidR="00CB05E2">
        <w:t>.</w:t>
      </w:r>
    </w:p>
    <w:p w14:paraId="15C4E5EA" w14:textId="3DB511E2" w:rsidR="00896DEC" w:rsidRDefault="00896DEC" w:rsidP="00754CCA"/>
    <w:p w14:paraId="667BD6B4" w14:textId="28B0718D"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p>
    <w:p w14:paraId="3FE1D17F" w14:textId="77777777" w:rsidR="00754CCA" w:rsidRPr="00754CCA" w:rsidRDefault="00754CCA" w:rsidP="00754CCA"/>
    <w:p w14:paraId="352366C4" w14:textId="1C477E28" w:rsidR="00DF6FFD" w:rsidRDefault="00DF6FFD" w:rsidP="00DF6FFD">
      <w:pPr>
        <w:pStyle w:val="Heading2"/>
      </w:pPr>
      <w:bookmarkStart w:id="14" w:name="_Toc521427573"/>
      <w:r>
        <w:t>Raw Hansard downloading</w:t>
      </w:r>
      <w:bookmarkEnd w:id="14"/>
    </w:p>
    <w:p w14:paraId="7DBF92D4" w14:textId="3970C81A" w:rsidR="00754CCA" w:rsidRDefault="00754CCA" w:rsidP="00754CCA"/>
    <w:p w14:paraId="3A16C148" w14:textId="0B0B19BA" w:rsidR="00EA6076" w:rsidRDefault="00EA6076" w:rsidP="00754CCA">
      <w:r>
        <w:rPr>
          <w:b/>
        </w:rPr>
        <w:t xml:space="preserve">Step 4. </w:t>
      </w:r>
      <w:r>
        <w:t>To download the Hansards in a programmatic manner, the TheyWorkForYou API was chosen. This was on the basis of its high quality documentation, and the availability of Hansard debates in XML format, with enriched metadata tags (created using a Perl parser which ran over the source PDF Hansard documents originally available on the UK Parliament website) naming each speaker and detailing their constituency and party. Unfortunately, there was not time in this project to make use of this extra metadata.</w:t>
      </w:r>
    </w:p>
    <w:p w14:paraId="5C293A46" w14:textId="77777777" w:rsidR="00EA6076" w:rsidRDefault="00EA6076" w:rsidP="00754CCA"/>
    <w:p w14:paraId="36B9554D" w14:textId="11283CDF" w:rsidR="00754CCA" w:rsidRDefault="00980766" w:rsidP="00754CCA">
      <w:r>
        <w:t>Python’s</w:t>
      </w:r>
      <w:r w:rsidR="00EA6076">
        <w:t xml:space="preserve"> </w:t>
      </w:r>
      <w:proofErr w:type="gramStart"/>
      <w:r w:rsidR="00F77044">
        <w:t>concurrent.futures</w:t>
      </w:r>
      <w:proofErr w:type="gramEnd"/>
      <w:r w:rsidR="00F77044">
        <w:t>.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565D47">
        <w:t>O</w:t>
      </w:r>
      <w:r w:rsidR="00F77044">
        <w:t>nly function invocations, with their required parameters, need</w:t>
      </w:r>
      <w:r w:rsidR="00565D47">
        <w:t>ed</w:t>
      </w:r>
      <w:r w:rsidR="00DD69D0">
        <w:t xml:space="preserve"> to be provided in order for Python’s concurrent library modul</w:t>
      </w:r>
      <w:r w:rsidR="00DE1F21">
        <w:t>es to parallelise the downloads – no manual thread handling code is needed.</w:t>
      </w:r>
    </w:p>
    <w:p w14:paraId="2A92B3AF" w14:textId="77777777" w:rsidR="00754CCA" w:rsidRPr="00754CCA" w:rsidRDefault="00754CCA" w:rsidP="00754CCA"/>
    <w:p w14:paraId="62A85179" w14:textId="2191FD07" w:rsidR="00DF6FFD" w:rsidRDefault="00DF6FFD" w:rsidP="00DF6FFD">
      <w:pPr>
        <w:pStyle w:val="Heading2"/>
      </w:pPr>
      <w:bookmarkStart w:id="15" w:name="_Ref521063227"/>
      <w:bookmarkStart w:id="16" w:name="_Toc521427574"/>
      <w:r>
        <w:t>Hansard processing</w:t>
      </w:r>
      <w:bookmarkEnd w:id="15"/>
      <w:bookmarkEnd w:id="16"/>
    </w:p>
    <w:p w14:paraId="78A4B5AE" w14:textId="61DAC0A1" w:rsidR="00C705A4" w:rsidRDefault="00C705A4" w:rsidP="00C705A4"/>
    <w:p w14:paraId="201CDA66" w14:textId="37BD067C" w:rsidR="00C705A4" w:rsidRDefault="00C705A4" w:rsidP="00C705A4">
      <w:r>
        <w:t xml:space="preserve">The files downloaded from TheyWorkForYou are XML files with a lot of markup and metadata which would distract from the Named-Entity-learning task. After failed </w:t>
      </w:r>
      <w:proofErr w:type="gramStart"/>
      <w:r w:rsidR="008351BC">
        <w:t xml:space="preserve">attempts </w:t>
      </w:r>
      <w:r>
        <w:t xml:space="preserve"> with</w:t>
      </w:r>
      <w:proofErr w:type="gramEnd"/>
      <w:r>
        <w:t xml:space="preserve"> bleach.clean,</w:t>
      </w:r>
      <w:r>
        <w:rPr>
          <w:rStyle w:val="FootnoteReference"/>
        </w:rPr>
        <w:footnoteReference w:id="9"/>
      </w:r>
      <w:r>
        <w:t xml:space="preserve"> the lxml library’s etree module</w:t>
      </w:r>
      <w:r w:rsidR="00157476">
        <w:rPr>
          <w:rStyle w:val="FootnoteReference"/>
        </w:rPr>
        <w:footnoteReference w:id="10"/>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bookmarkStart w:id="17" w:name="_GoBack"/>
      <w:bookmarkEnd w:id="17"/>
      <w:r w:rsidR="00BA6678">
        <w:t xml:space="preserve"> had to be set to use UTF-8. Hansard debates use a wide range of characters</w:t>
      </w:r>
      <w:r w:rsidR="00F34963">
        <w:t xml:space="preserve">, including accented letters like </w:t>
      </w:r>
      <w:r w:rsidR="00F34963" w:rsidRPr="00F34963">
        <w:t>é</w:t>
      </w:r>
      <w:r w:rsidR="00F34963">
        <w:t xml:space="preserve"> as </w:t>
      </w:r>
      <w:r w:rsidR="00F34963">
        <w:lastRenderedPageBreak/>
        <w:t xml:space="preserve">well as abbreviations like </w:t>
      </w:r>
      <w:r w:rsidR="00F34963" w:rsidRPr="00F34963">
        <w:t>¾</w:t>
      </w:r>
      <w:r w:rsidR="00F34963">
        <w:t>, so it makes sense to pick the most widely-used Unicode encoding standard.</w:t>
      </w:r>
    </w:p>
    <w:p w14:paraId="463F9CB5" w14:textId="77777777" w:rsidR="00F34963" w:rsidRPr="00C705A4" w:rsidRDefault="00F34963" w:rsidP="00C705A4"/>
    <w:p w14:paraId="0AF78D18" w14:textId="687CCA75" w:rsidR="00590453" w:rsidRDefault="00590453" w:rsidP="00590453">
      <w:pPr>
        <w:pStyle w:val="Heading2"/>
      </w:pPr>
      <w:bookmarkStart w:id="18" w:name="_Ref521062547"/>
      <w:bookmarkStart w:id="19" w:name="_Toc521427575"/>
      <w:r>
        <w:t>Hansard chunking</w:t>
      </w:r>
      <w:bookmarkEnd w:id="18"/>
      <w:bookmarkEnd w:id="19"/>
    </w:p>
    <w:p w14:paraId="166FD6B4" w14:textId="1A68241F" w:rsidR="00F913B6" w:rsidRDefault="00F913B6" w:rsidP="00F913B6"/>
    <w:p w14:paraId="283E8970" w14:textId="12AEFDCC" w:rsidR="00F913B6" w:rsidRDefault="00F913B6" w:rsidP="00F913B6">
      <w:r>
        <w:t>Filesystem issues.</w:t>
      </w:r>
    </w:p>
    <w:p w14:paraId="5E4B2631" w14:textId="77777777" w:rsidR="00F913B6" w:rsidRPr="00F913B6" w:rsidRDefault="00F913B6" w:rsidP="00F913B6"/>
    <w:p w14:paraId="60AC4648" w14:textId="1D771AFC" w:rsidR="00DF6FFD" w:rsidRDefault="00DF6FFD" w:rsidP="00DF6FFD">
      <w:pPr>
        <w:pStyle w:val="Heading2"/>
      </w:pPr>
      <w:bookmarkStart w:id="20" w:name="_Ref521059322"/>
      <w:bookmarkStart w:id="21" w:name="_Toc521427576"/>
      <w:r>
        <w:t>Hansard interpolation</w:t>
      </w:r>
      <w:bookmarkEnd w:id="20"/>
      <w:bookmarkEnd w:id="21"/>
    </w:p>
    <w:p w14:paraId="7D52E8CB" w14:textId="70B9BD3D" w:rsidR="0081302E" w:rsidRDefault="0081302E" w:rsidP="0081302E"/>
    <w:p w14:paraId="209DB2FD" w14:textId="47939420" w:rsidR="0081302E" w:rsidRDefault="0081302E" w:rsidP="0081302E">
      <w:r>
        <w:t>Interpolation algorithm.</w:t>
      </w:r>
    </w:p>
    <w:p w14:paraId="03A66D37" w14:textId="77777777" w:rsidR="0081302E" w:rsidRPr="0081302E" w:rsidRDefault="0081302E" w:rsidP="0081302E"/>
    <w:p w14:paraId="27EF7DF2" w14:textId="1EE6C1B0" w:rsidR="00543B93" w:rsidRDefault="00543B93" w:rsidP="00543B93">
      <w:pPr>
        <w:pStyle w:val="Heading2"/>
      </w:pPr>
      <w:bookmarkStart w:id="22" w:name="_Ref521062388"/>
      <w:bookmarkStart w:id="23" w:name="_Toc521427577"/>
      <w:r>
        <w:t>Partition into datasets and sizes</w:t>
      </w:r>
      <w:bookmarkEnd w:id="22"/>
      <w:bookmarkEnd w:id="23"/>
    </w:p>
    <w:p w14:paraId="15A12D32" w14:textId="634F89BD" w:rsidR="00FE14A5" w:rsidRDefault="00FE14A5" w:rsidP="00FE14A5"/>
    <w:p w14:paraId="7D6408CC" w14:textId="7FBF3B85" w:rsidR="00FE14A5" w:rsidRPr="00FE14A5" w:rsidRDefault="00FE14A5" w:rsidP="00FE14A5">
      <w:r>
        <w:t>Bucketing.</w:t>
      </w:r>
    </w:p>
    <w:p w14:paraId="58CF3845" w14:textId="76502091" w:rsidR="00FE14A5" w:rsidRPr="00FE14A5" w:rsidRDefault="00DF6FFD" w:rsidP="00FE14A5">
      <w:pPr>
        <w:pStyle w:val="Heading2"/>
      </w:pPr>
      <w:bookmarkStart w:id="24" w:name="_Toc521427578"/>
      <w:r>
        <w:t>Formation of Tensors</w:t>
      </w:r>
      <w:bookmarkEnd w:id="24"/>
    </w:p>
    <w:p w14:paraId="3951D5A4" w14:textId="137DCC9F" w:rsidR="00554024" w:rsidRDefault="00554024" w:rsidP="00554024"/>
    <w:p w14:paraId="5C1FB3A5" w14:textId="564EE14B" w:rsidR="00554024" w:rsidRDefault="00554024" w:rsidP="00554024">
      <w:r>
        <w:t>Choosing a good sentence size</w:t>
      </w:r>
      <w:r w:rsidR="00FE14A5">
        <w:t xml:space="preserve"> - medians</w:t>
      </w:r>
    </w:p>
    <w:p w14:paraId="1206844A" w14:textId="77777777" w:rsidR="00554024" w:rsidRPr="00554024" w:rsidRDefault="00554024" w:rsidP="00554024"/>
    <w:p w14:paraId="32738385" w14:textId="669CC325" w:rsidR="007F39FD" w:rsidRPr="007F39FD" w:rsidRDefault="007F39FD" w:rsidP="007F39FD">
      <w:pPr>
        <w:pStyle w:val="Heading2"/>
      </w:pPr>
      <w:bookmarkStart w:id="25" w:name="_Toc521427579"/>
      <w:r>
        <w:t>Overview of files in project and what they do</w:t>
      </w:r>
      <w:bookmarkEnd w:id="25"/>
    </w:p>
    <w:p w14:paraId="71BDC8B1" w14:textId="022316CB" w:rsidR="006F14DB" w:rsidRDefault="00FF689D" w:rsidP="00FF689D">
      <w:pPr>
        <w:pStyle w:val="Heading1"/>
      </w:pPr>
      <w:bookmarkStart w:id="26" w:name="_Ref521058119"/>
      <w:bookmarkStart w:id="27" w:name="_Toc521427580"/>
      <w:r w:rsidRPr="00FF689D">
        <w:t>Implementation</w:t>
      </w:r>
      <w:r w:rsidR="00DF6FFD">
        <w:t xml:space="preserve"> issues</w:t>
      </w:r>
      <w:bookmarkEnd w:id="26"/>
      <w:bookmarkEnd w:id="27"/>
    </w:p>
    <w:p w14:paraId="57105BC1" w14:textId="2F3C85DA" w:rsidR="00DF6FFD" w:rsidRDefault="00DF6FFD" w:rsidP="00DF6FFD">
      <w:pPr>
        <w:pStyle w:val="Heading2"/>
      </w:pPr>
      <w:bookmarkStart w:id="28" w:name="_Ref521060037"/>
      <w:bookmarkStart w:id="29" w:name="_Ref521071235"/>
      <w:bookmarkStart w:id="30" w:name="_Ref521071278"/>
      <w:bookmarkStart w:id="31" w:name="_Ref521071934"/>
      <w:bookmarkStart w:id="32" w:name="_Toc521427581"/>
      <w:r>
        <w:t>Wikipedia data cleanliness</w:t>
      </w:r>
      <w:bookmarkEnd w:id="28"/>
      <w:bookmarkEnd w:id="29"/>
      <w:bookmarkEnd w:id="30"/>
      <w:bookmarkEnd w:id="31"/>
      <w:bookmarkEnd w:id="32"/>
    </w:p>
    <w:p w14:paraId="3FE7C1A7" w14:textId="328F8DFB" w:rsidR="00EB2FAB" w:rsidRPr="00EB2FAB" w:rsidRDefault="00EB2FAB" w:rsidP="00EB2FAB">
      <w:pPr>
        <w:pStyle w:val="Heading2"/>
      </w:pPr>
      <w:bookmarkStart w:id="33" w:name="_Ref521059814"/>
      <w:bookmarkStart w:id="34" w:name="_Toc521427582"/>
      <w:r>
        <w:t>TWFY API suspect return values</w:t>
      </w:r>
      <w:bookmarkEnd w:id="33"/>
      <w:bookmarkEnd w:id="34"/>
    </w:p>
    <w:p w14:paraId="7DC5E271" w14:textId="7A6BE7A1" w:rsidR="00DF6FFD" w:rsidRPr="00DF6FFD" w:rsidRDefault="00DF6FFD" w:rsidP="00DF6FFD">
      <w:pPr>
        <w:pStyle w:val="Heading2"/>
      </w:pPr>
      <w:bookmarkStart w:id="35" w:name="_Toc521427583"/>
      <w:r>
        <w:t>NLTK span_tokenize bugs</w:t>
      </w:r>
      <w:bookmarkEnd w:id="35"/>
    </w:p>
    <w:p w14:paraId="172E14C2" w14:textId="36AD43C9" w:rsidR="00DF6FFD" w:rsidRDefault="00DF6FFD" w:rsidP="00DF6FFD">
      <w:pPr>
        <w:pStyle w:val="Heading2"/>
      </w:pPr>
      <w:bookmarkStart w:id="36" w:name="_Toc521427584"/>
      <w:r>
        <w:t>Toy dataset model – tensor sparsity</w:t>
      </w:r>
      <w:bookmarkEnd w:id="36"/>
    </w:p>
    <w:p w14:paraId="300E4C6A" w14:textId="67074BDE" w:rsidR="00540C85" w:rsidRDefault="00540C85" w:rsidP="00540C85">
      <w:pPr>
        <w:pStyle w:val="Heading2"/>
      </w:pPr>
      <w:bookmarkStart w:id="37" w:name="_Toc521427585"/>
      <w:r>
        <w:t>Hansard Presentation issues</w:t>
      </w:r>
      <w:bookmarkEnd w:id="37"/>
    </w:p>
    <w:p w14:paraId="1DF6643C" w14:textId="77777777" w:rsidR="00343898" w:rsidRPr="00343898" w:rsidRDefault="00343898" w:rsidP="00343898"/>
    <w:p w14:paraId="4470A478" w14:textId="28748791" w:rsidR="00540C85" w:rsidRDefault="00540C85" w:rsidP="00540C85">
      <w:r>
        <w:t>E.g. No speaker information due to XML processing</w:t>
      </w:r>
    </w:p>
    <w:p w14:paraId="19818FDC" w14:textId="1A7897A8" w:rsidR="00B1174A" w:rsidRDefault="00B1174A" w:rsidP="00540C85"/>
    <w:p w14:paraId="1F5ECC5E" w14:textId="3283FC74" w:rsidR="00B1174A" w:rsidRDefault="00B1174A" w:rsidP="00B1174A">
      <w:pPr>
        <w:pStyle w:val="Heading1"/>
      </w:pPr>
      <w:r>
        <w:t>Planning</w:t>
      </w:r>
    </w:p>
    <w:p w14:paraId="0C78B0AE" w14:textId="0D1EC214" w:rsidR="00B1174A" w:rsidRDefault="00B1174A" w:rsidP="00B1174A"/>
    <w:p w14:paraId="70083BF3" w14:textId="6DC4D565" w:rsidR="00B1174A" w:rsidRPr="00B1174A" w:rsidRDefault="00B1174A" w:rsidP="00B1174A">
      <w:r>
        <w:t>Lack of detail in the plan. Steps missing from plan, actual timeline used.</w:t>
      </w:r>
    </w:p>
    <w:p w14:paraId="799F55E2" w14:textId="4225FBF9" w:rsidR="006F14DB" w:rsidRDefault="006F14DB" w:rsidP="00FF689D">
      <w:pPr>
        <w:pStyle w:val="Heading1"/>
      </w:pPr>
      <w:bookmarkStart w:id="38" w:name="_Toc521427586"/>
      <w:r w:rsidRPr="00FE6F9D">
        <w:t>Testing</w:t>
      </w:r>
      <w:bookmarkEnd w:id="38"/>
    </w:p>
    <w:p w14:paraId="46404D28" w14:textId="3889F7C7" w:rsidR="00FF689D" w:rsidRDefault="00FF689D" w:rsidP="00FF689D">
      <w:pPr>
        <w:pStyle w:val="Heading2"/>
      </w:pPr>
      <w:bookmarkStart w:id="39" w:name="_Toc521427587"/>
      <w:bookmarkStart w:id="40" w:name="_Ref521568905"/>
      <w:r>
        <w:t>Unit testing</w:t>
      </w:r>
      <w:bookmarkEnd w:id="39"/>
      <w:bookmarkEnd w:id="40"/>
    </w:p>
    <w:p w14:paraId="1FF34C63" w14:textId="53C62331" w:rsidR="00590453" w:rsidRDefault="00590453" w:rsidP="00590453"/>
    <w:p w14:paraId="7340F599" w14:textId="6E4ADCF6" w:rsidR="00590453" w:rsidRPr="00590453" w:rsidRDefault="00590453" w:rsidP="00590453">
      <w:r>
        <w:t>Pyfakefs</w:t>
      </w:r>
    </w:p>
    <w:p w14:paraId="20623006" w14:textId="71CF9890" w:rsidR="00352F03" w:rsidRDefault="00352F03" w:rsidP="00352F03">
      <w:pPr>
        <w:pStyle w:val="Heading2"/>
      </w:pPr>
      <w:bookmarkStart w:id="41" w:name="_Toc521427588"/>
      <w:r>
        <w:t>Manual evaluation</w:t>
      </w:r>
      <w:bookmarkEnd w:id="41"/>
    </w:p>
    <w:p w14:paraId="441CCE8A" w14:textId="01A6132C" w:rsidR="005A40D0" w:rsidRDefault="005A40D0" w:rsidP="005A40D0">
      <w:pPr>
        <w:pStyle w:val="Heading3"/>
      </w:pPr>
      <w:bookmarkStart w:id="42" w:name="_Toc521427589"/>
      <w:r>
        <w:t>The ‘mini’ dataset</w:t>
      </w:r>
      <w:bookmarkEnd w:id="42"/>
    </w:p>
    <w:p w14:paraId="5B3A239F" w14:textId="29B02BF9" w:rsidR="00BA5C5F" w:rsidRDefault="00BA5C5F" w:rsidP="00BA5C5F"/>
    <w:p w14:paraId="79F6B0FE" w14:textId="1561ABFB" w:rsidR="00BA5C5F" w:rsidRDefault="00BA5C5F" w:rsidP="00BA5C5F">
      <w:r>
        <w:t>History</w:t>
      </w:r>
      <w:bookmarkStart w:id="43" w:name="_Toc521427590"/>
    </w:p>
    <w:p w14:paraId="5F0F744E" w14:textId="2C3B6EC9" w:rsidR="0066535B" w:rsidRDefault="0066535B" w:rsidP="00BA5C5F">
      <w:r>
        <w:rPr>
          <w:noProof/>
        </w:rPr>
        <w:lastRenderedPageBreak/>
        <w:drawing>
          <wp:inline distT="0" distB="0" distL="0" distR="0" wp14:anchorId="0AACD245" wp14:editId="16E5E27B">
            <wp:extent cx="5727700" cy="42957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11">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r>
        <w:rPr>
          <w:noProof/>
        </w:rPr>
        <w:drawing>
          <wp:inline distT="0" distB="0" distL="0" distR="0" wp14:anchorId="71A983A4" wp14:editId="0C2E3592">
            <wp:extent cx="5727700" cy="42957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12">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r>
        <w:rPr>
          <w:noProof/>
        </w:rPr>
        <w:lastRenderedPageBreak/>
        <w:drawing>
          <wp:inline distT="0" distB="0" distL="0" distR="0" wp14:anchorId="7F15EFFB" wp14:editId="63C9CDF2">
            <wp:extent cx="5727700" cy="42957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24C62F3" w14:textId="77777777" w:rsidR="00BA5C5F" w:rsidRDefault="00BA5C5F" w:rsidP="00BA5C5F"/>
    <w:p w14:paraId="0C436674" w14:textId="28716903" w:rsidR="005A40D0" w:rsidRDefault="005A40D0" w:rsidP="00BA5C5F">
      <w:pPr>
        <w:pStyle w:val="Heading2"/>
      </w:pPr>
      <w:r>
        <w:t>The ‘toy’ dataset</w:t>
      </w:r>
      <w:bookmarkEnd w:id="43"/>
    </w:p>
    <w:p w14:paraId="121BA7AD" w14:textId="77777777" w:rsidR="00BA5C5F" w:rsidRDefault="00BA5C5F" w:rsidP="00BA5C5F"/>
    <w:p w14:paraId="21D64F8A" w14:textId="0FA7384E" w:rsidR="00BA5C5F" w:rsidRDefault="00BA5C5F" w:rsidP="00BA5C5F">
      <w:r>
        <w:t>History</w:t>
      </w:r>
    </w:p>
    <w:p w14:paraId="1D27C16F" w14:textId="7679E5DE" w:rsidR="00F36922" w:rsidRDefault="00F36922" w:rsidP="00BA5C5F"/>
    <w:p w14:paraId="3D746C2F" w14:textId="2BA86C06" w:rsidR="00F36922" w:rsidRDefault="00F36922" w:rsidP="00F36922">
      <w:pPr>
        <w:pStyle w:val="Heading2"/>
      </w:pPr>
      <w:r>
        <w:t>The full dataset</w:t>
      </w:r>
    </w:p>
    <w:p w14:paraId="3F6E9F16" w14:textId="77777777" w:rsidR="00BA5C5F" w:rsidRPr="00BA5C5F" w:rsidRDefault="00BA5C5F" w:rsidP="00BA5C5F"/>
    <w:p w14:paraId="62C85D5A" w14:textId="49C3096E" w:rsidR="00FF689D" w:rsidRDefault="00FF689D" w:rsidP="00FF689D">
      <w:pPr>
        <w:pStyle w:val="Heading2"/>
      </w:pPr>
      <w:bookmarkStart w:id="44" w:name="_Toc521427591"/>
      <w:r>
        <w:t>Model cross-validation</w:t>
      </w:r>
      <w:bookmarkEnd w:id="44"/>
    </w:p>
    <w:p w14:paraId="5A4DA391" w14:textId="6F88CD03" w:rsidR="004F6421" w:rsidRDefault="004F6421" w:rsidP="004F6421"/>
    <w:p w14:paraId="6E2DD609" w14:textId="5D915B89" w:rsidR="004F6421" w:rsidRPr="004F6421" w:rsidRDefault="004F6421" w:rsidP="004F6421">
      <w:r>
        <w:t>The limitations of the labelled data</w:t>
      </w:r>
    </w:p>
    <w:p w14:paraId="04D48544" w14:textId="68092C1C" w:rsidR="00A8382A" w:rsidRDefault="00A8382A" w:rsidP="00A8382A"/>
    <w:p w14:paraId="42EE2708" w14:textId="11D9D2E1" w:rsidR="00A8382A" w:rsidRDefault="00A8382A" w:rsidP="00A8382A">
      <w:r>
        <w:t>Sensible baseline: assume everything is NULL.</w:t>
      </w:r>
    </w:p>
    <w:p w14:paraId="6C7BCAF1" w14:textId="77777777" w:rsidR="00BA5C5F" w:rsidRPr="00A8382A" w:rsidRDefault="00BA5C5F" w:rsidP="00A8382A"/>
    <w:p w14:paraId="1FBED99A" w14:textId="2E391769" w:rsidR="00D75AF0" w:rsidRDefault="00D75AF0" w:rsidP="00D75AF0">
      <w:pPr>
        <w:pStyle w:val="Heading2"/>
      </w:pPr>
      <w:bookmarkStart w:id="45" w:name="_Toc521427592"/>
      <w:r>
        <w:t>Overall evaluation</w:t>
      </w:r>
      <w:bookmarkEnd w:id="45"/>
    </w:p>
    <w:p w14:paraId="5F43E79E" w14:textId="4B197562" w:rsidR="00BA5C5F" w:rsidRDefault="00BA5C5F" w:rsidP="00BA5C5F"/>
    <w:p w14:paraId="2AB91A67" w14:textId="742164D8" w:rsidR="00BA5C5F" w:rsidRPr="00BA5C5F" w:rsidRDefault="00BA5C5F" w:rsidP="00BA5C5F">
      <w:r>
        <w:t>Something in context of the GUI</w:t>
      </w:r>
    </w:p>
    <w:p w14:paraId="70AEAF57" w14:textId="51945181" w:rsidR="006F14DB" w:rsidRDefault="006F14DB" w:rsidP="00FE6F9D">
      <w:pPr>
        <w:pStyle w:val="Heading1"/>
      </w:pPr>
      <w:bookmarkStart w:id="46" w:name="_Toc521427593"/>
      <w:r w:rsidRPr="00FE6F9D">
        <w:t>Summary and Conclusions</w:t>
      </w:r>
      <w:bookmarkEnd w:id="46"/>
    </w:p>
    <w:p w14:paraId="4207AC43" w14:textId="5E440958" w:rsidR="00D75AF0" w:rsidRDefault="00D75AF0" w:rsidP="00EB2FAB">
      <w:pPr>
        <w:pStyle w:val="Heading2"/>
      </w:pPr>
      <w:bookmarkStart w:id="47" w:name="_Toc521427594"/>
      <w:r>
        <w:t>Pre-processing is hard</w:t>
      </w:r>
      <w:bookmarkEnd w:id="47"/>
    </w:p>
    <w:p w14:paraId="73275EB1" w14:textId="6D8418B3" w:rsidR="00D75AF0" w:rsidRDefault="00D75AF0" w:rsidP="00EB2FAB">
      <w:pPr>
        <w:pStyle w:val="Heading2"/>
      </w:pPr>
      <w:bookmarkStart w:id="48" w:name="_Toc521427595"/>
      <w:r>
        <w:t>Labelling is hard</w:t>
      </w:r>
      <w:bookmarkEnd w:id="48"/>
    </w:p>
    <w:p w14:paraId="7FB46B9B" w14:textId="47911EC1" w:rsidR="00E71B69" w:rsidRDefault="00E71B69" w:rsidP="00E71B69"/>
    <w:p w14:paraId="2555BF49" w14:textId="0D7742BB" w:rsidR="00E71B69" w:rsidRPr="00E71B69" w:rsidRDefault="00E71B69" w:rsidP="00E71B69">
      <w:r>
        <w:t>Interpolation algorithm won’t abandon one interpolation for a better one – first-found bias, location bias</w:t>
      </w:r>
    </w:p>
    <w:p w14:paraId="32DE6C9E" w14:textId="1820D036" w:rsidR="00EB2FAB" w:rsidRDefault="00EB2FAB" w:rsidP="00EB2FAB">
      <w:pPr>
        <w:pStyle w:val="Heading2"/>
      </w:pPr>
      <w:bookmarkStart w:id="49" w:name="_Toc521427596"/>
      <w:r>
        <w:lastRenderedPageBreak/>
        <w:t>Sentence tokenization is hard</w:t>
      </w:r>
      <w:bookmarkEnd w:id="49"/>
    </w:p>
    <w:p w14:paraId="3DE07578" w14:textId="77777777" w:rsidR="00343898" w:rsidRPr="00343898" w:rsidRDefault="00343898" w:rsidP="00343898"/>
    <w:p w14:paraId="7889A0B3" w14:textId="511AF21B" w:rsidR="006F14DB" w:rsidRPr="00FE6F9D" w:rsidRDefault="00E05DF9" w:rsidP="00E71B69">
      <w:r>
        <w:t>Taught specific abbreviations to the tokenizer. Still bugs outstanding.</w:t>
      </w:r>
    </w:p>
    <w:p w14:paraId="52E6FC38" w14:textId="77777777" w:rsidR="006F14DB" w:rsidRPr="00FE6F9D" w:rsidRDefault="006F14DB" w:rsidP="00FE6F9D">
      <w:pPr>
        <w:pStyle w:val="Heading1"/>
      </w:pPr>
      <w:bookmarkStart w:id="50" w:name="_Toc521427597"/>
      <w:r w:rsidRPr="00FE6F9D">
        <w:t>References</w:t>
      </w:r>
      <w:bookmarkEnd w:id="50"/>
    </w:p>
    <w:p w14:paraId="0266E0AA" w14:textId="77777777" w:rsidR="006F14DB" w:rsidRPr="00FE6F9D" w:rsidRDefault="006F14DB" w:rsidP="00FE6F9D">
      <w:pPr>
        <w:pStyle w:val="Heading1"/>
        <w:numPr>
          <w:ilvl w:val="0"/>
          <w:numId w:val="0"/>
        </w:numPr>
        <w:ind w:left="360"/>
      </w:pPr>
    </w:p>
    <w:p w14:paraId="3FC597F3" w14:textId="77777777" w:rsidR="006F14DB" w:rsidRPr="00FE6F9D" w:rsidRDefault="006F14DB" w:rsidP="00FE6F9D">
      <w:pPr>
        <w:pStyle w:val="Heading1"/>
      </w:pPr>
      <w:bookmarkStart w:id="51" w:name="_Toc521427598"/>
      <w:r w:rsidRPr="00FE6F9D">
        <w:t>User Manual</w:t>
      </w:r>
      <w:bookmarkEnd w:id="51"/>
    </w:p>
    <w:p w14:paraId="1A6315FB" w14:textId="77777777" w:rsidR="006F14DB" w:rsidRPr="00FE6F9D" w:rsidRDefault="006F14DB" w:rsidP="00FE6F9D">
      <w:pPr>
        <w:pStyle w:val="Heading1"/>
        <w:numPr>
          <w:ilvl w:val="0"/>
          <w:numId w:val="0"/>
        </w:numPr>
        <w:ind w:left="360"/>
      </w:pPr>
    </w:p>
    <w:p w14:paraId="4F6253DE" w14:textId="0B35A127" w:rsidR="00E778AB" w:rsidRDefault="006F14DB" w:rsidP="00FE6F9D">
      <w:pPr>
        <w:pStyle w:val="Heading1"/>
      </w:pPr>
      <w:bookmarkStart w:id="52" w:name="_Ref521061060"/>
      <w:bookmarkStart w:id="53" w:name="_Toc521427599"/>
      <w:r w:rsidRPr="00FE6F9D">
        <w:t>Appendix</w:t>
      </w:r>
      <w:r w:rsidR="00EA355D">
        <w:t xml:space="preserve"> A</w:t>
      </w:r>
      <w:r w:rsidRPr="00FE6F9D">
        <w:t>: Code</w:t>
      </w:r>
      <w:bookmarkEnd w:id="52"/>
      <w:bookmarkEnd w:id="53"/>
    </w:p>
    <w:p w14:paraId="592531E8" w14:textId="6694D79B" w:rsidR="00EA355D" w:rsidRDefault="00EA355D" w:rsidP="00EA355D">
      <w:pPr>
        <w:pStyle w:val="Heading1"/>
      </w:pPr>
      <w:bookmarkStart w:id="54" w:name="_Ref521568652"/>
      <w:r>
        <w:t>Appendix B: List of Invoke tasks</w:t>
      </w:r>
      <w:bookmarkEnd w:id="54"/>
    </w:p>
    <w:p w14:paraId="77203656" w14:textId="29D18A10" w:rsidR="00EA355D" w:rsidRDefault="00EA355D" w:rsidP="00EA355D"/>
    <w:p w14:paraId="278D3A9C" w14:textId="77777777" w:rsidR="00EA355D" w:rsidRDefault="00EA355D" w:rsidP="00EA355D">
      <w:r>
        <w:t>Table 1 comprises a list of Invoke tasks which could be started within the project, along with a description of the work that they did.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p>
    <w:p w14:paraId="700E4085" w14:textId="77777777" w:rsidR="00EA355D" w:rsidRDefault="00EA355D" w:rsidP="00EA355D"/>
    <w:p w14:paraId="6DCE23F4" w14:textId="77777777" w:rsidR="00EA355D" w:rsidRDefault="00EA355D" w:rsidP="00EA355D">
      <w:pPr>
        <w:pStyle w:val="Caption"/>
        <w:keepNext/>
      </w:pPr>
      <w:r>
        <w:t xml:space="preserve">Table </w:t>
      </w:r>
      <w:r>
        <w:fldChar w:fldCharType="begin"/>
      </w:r>
      <w:r>
        <w:instrText xml:space="preserve"> SEQ Table \* ARABIC </w:instrText>
      </w:r>
      <w:r>
        <w:fldChar w:fldCharType="separate"/>
      </w:r>
      <w:r>
        <w:rPr>
          <w:noProof/>
        </w:rPr>
        <w:t>1</w:t>
      </w:r>
      <w:r>
        <w:fldChar w:fldCharType="end"/>
      </w:r>
      <w:r>
        <w:t xml:space="preserve"> List of Invoke tasks used to drive the pipeline</w:t>
      </w:r>
    </w:p>
    <w:tbl>
      <w:tblPr>
        <w:tblStyle w:val="TableGrid"/>
        <w:tblW w:w="0" w:type="auto"/>
        <w:tblLook w:val="04A0" w:firstRow="1" w:lastRow="0" w:firstColumn="1" w:lastColumn="0" w:noHBand="0" w:noVBand="1"/>
      </w:tblPr>
      <w:tblGrid>
        <w:gridCol w:w="4913"/>
        <w:gridCol w:w="4097"/>
      </w:tblGrid>
      <w:tr w:rsidR="00EA355D" w14:paraId="2EB29343" w14:textId="77777777" w:rsidTr="00C6019B">
        <w:tc>
          <w:tcPr>
            <w:tcW w:w="4913" w:type="dxa"/>
          </w:tcPr>
          <w:p w14:paraId="18462860" w14:textId="77777777" w:rsidR="00EA355D" w:rsidRPr="001320B1" w:rsidRDefault="00EA355D" w:rsidP="00C6019B">
            <w:pPr>
              <w:rPr>
                <w:b/>
              </w:rPr>
            </w:pPr>
            <w:r w:rsidRPr="001320B1">
              <w:rPr>
                <w:b/>
              </w:rPr>
              <w:t>Task</w:t>
            </w:r>
          </w:p>
        </w:tc>
        <w:tc>
          <w:tcPr>
            <w:tcW w:w="4097" w:type="dxa"/>
          </w:tcPr>
          <w:p w14:paraId="5687B188" w14:textId="77777777" w:rsidR="00EA355D" w:rsidRPr="001320B1" w:rsidRDefault="00EA355D" w:rsidP="00C6019B">
            <w:pPr>
              <w:rPr>
                <w:b/>
              </w:rPr>
            </w:pPr>
            <w:r w:rsidRPr="001320B1">
              <w:rPr>
                <w:b/>
              </w:rPr>
              <w:t>Description</w:t>
            </w:r>
          </w:p>
        </w:tc>
      </w:tr>
      <w:tr w:rsidR="00EA355D" w14:paraId="72A28E60" w14:textId="77777777" w:rsidTr="00C6019B">
        <w:tc>
          <w:tcPr>
            <w:tcW w:w="4913" w:type="dxa"/>
          </w:tcPr>
          <w:p w14:paraId="13C8378D" w14:textId="77777777" w:rsidR="00EA355D" w:rsidRDefault="00EA355D" w:rsidP="00C6019B">
            <w:r>
              <w:t>char-ner-create-x</w:t>
            </w:r>
          </w:p>
          <w:p w14:paraId="0307D745" w14:textId="77777777" w:rsidR="00EA355D" w:rsidRDefault="00EA355D" w:rsidP="00C6019B"/>
        </w:tc>
        <w:tc>
          <w:tcPr>
            <w:tcW w:w="4097" w:type="dxa"/>
          </w:tcPr>
          <w:p w14:paraId="5EDA2AA3" w14:textId="77777777" w:rsidR="00EA355D" w:rsidRDefault="00EA355D" w:rsidP="00C6019B">
            <w:r>
              <w:t>Create an X tensor of Numpy arrays from numerified Hansard data</w:t>
            </w:r>
          </w:p>
        </w:tc>
      </w:tr>
      <w:tr w:rsidR="00EA355D" w14:paraId="559213B4" w14:textId="77777777" w:rsidTr="00C6019B">
        <w:tc>
          <w:tcPr>
            <w:tcW w:w="4913" w:type="dxa"/>
          </w:tcPr>
          <w:p w14:paraId="613CDD94" w14:textId="77777777" w:rsidR="00EA355D" w:rsidRDefault="00EA355D" w:rsidP="00C6019B">
            <w:r>
              <w:t>char-ner-create-y</w:t>
            </w:r>
          </w:p>
        </w:tc>
        <w:tc>
          <w:tcPr>
            <w:tcW w:w="4097" w:type="dxa"/>
          </w:tcPr>
          <w:p w14:paraId="770D5566" w14:textId="77777777" w:rsidR="00EA355D" w:rsidRDefault="00EA355D" w:rsidP="00C6019B">
            <w:r>
              <w:t>Create a Y tensor of Numpy arrays from onehot vectors from interpolated (labelled) Hansard debates</w:t>
            </w:r>
          </w:p>
        </w:tc>
      </w:tr>
      <w:tr w:rsidR="00EA355D" w14:paraId="1B4425A4" w14:textId="77777777" w:rsidTr="00C6019B">
        <w:tc>
          <w:tcPr>
            <w:tcW w:w="4913" w:type="dxa"/>
          </w:tcPr>
          <w:p w14:paraId="600ABEB9" w14:textId="77777777" w:rsidR="00EA355D" w:rsidRDefault="00EA355D" w:rsidP="00C6019B">
            <w:r>
              <w:t>char-ner-display-median-sentence-length</w:t>
            </w:r>
          </w:p>
        </w:tc>
        <w:tc>
          <w:tcPr>
            <w:tcW w:w="4097" w:type="dxa"/>
          </w:tcPr>
          <w:p w14:paraId="1743B359" w14:textId="77777777" w:rsidR="00EA355D" w:rsidRDefault="00EA355D" w:rsidP="00C6019B">
            <w:r>
              <w:t>Get the median sentence length of a given dataset</w:t>
            </w:r>
          </w:p>
        </w:tc>
      </w:tr>
      <w:tr w:rsidR="00EA355D" w14:paraId="2F1F6003" w14:textId="77777777" w:rsidTr="00C6019B">
        <w:tc>
          <w:tcPr>
            <w:tcW w:w="4913" w:type="dxa"/>
          </w:tcPr>
          <w:p w14:paraId="2064C2EC" w14:textId="77777777" w:rsidR="00EA355D" w:rsidRDefault="00EA355D" w:rsidP="00C6019B">
            <w:r>
              <w:t>char-ner-display-pickled-alphabet</w:t>
            </w:r>
          </w:p>
        </w:tc>
        <w:tc>
          <w:tcPr>
            <w:tcW w:w="4097" w:type="dxa"/>
          </w:tcPr>
          <w:p w14:paraId="54969001" w14:textId="77777777" w:rsidR="00EA355D" w:rsidRDefault="00EA355D" w:rsidP="00C6019B">
            <w:r>
              <w:t>Display the CharBasedNERAlphabet object pickled to disk by char-ner-pickle-alphabet</w:t>
            </w:r>
          </w:p>
        </w:tc>
      </w:tr>
      <w:tr w:rsidR="00EA355D" w14:paraId="7B348765" w14:textId="77777777" w:rsidTr="00C6019B">
        <w:tc>
          <w:tcPr>
            <w:tcW w:w="4913" w:type="dxa"/>
          </w:tcPr>
          <w:p w14:paraId="61B33146" w14:textId="77777777" w:rsidR="00EA355D" w:rsidRDefault="00EA355D" w:rsidP="00C6019B">
            <w:r>
              <w:t>char-ner-pickle-alphabet</w:t>
            </w:r>
          </w:p>
        </w:tc>
        <w:tc>
          <w:tcPr>
            <w:tcW w:w="4097" w:type="dxa"/>
          </w:tcPr>
          <w:p w14:paraId="327630A2" w14:textId="77777777" w:rsidR="00EA355D" w:rsidRDefault="00EA355D" w:rsidP="00C6019B">
            <w:r>
              <w:t>Use a small subset of the Hansard debates data to union together all characters used and create a CharBasedNERAlphabet object with a number-to-character mapping</w:t>
            </w:r>
          </w:p>
        </w:tc>
      </w:tr>
      <w:tr w:rsidR="00EA355D" w14:paraId="44303DA8" w14:textId="77777777" w:rsidTr="00C6019B">
        <w:tc>
          <w:tcPr>
            <w:tcW w:w="4913" w:type="dxa"/>
          </w:tcPr>
          <w:p w14:paraId="293B3803" w14:textId="77777777" w:rsidR="00EA355D" w:rsidRDefault="00EA355D" w:rsidP="00C6019B">
            <w:r>
              <w:lastRenderedPageBreak/>
              <w:t>char-ner-rehash-datasets</w:t>
            </w:r>
          </w:p>
        </w:tc>
        <w:tc>
          <w:tcPr>
            <w:tcW w:w="4097" w:type="dxa"/>
          </w:tcPr>
          <w:p w14:paraId="5FE08A8D" w14:textId="77777777" w:rsidR="00EA355D" w:rsidRDefault="00EA355D" w:rsidP="00C6019B">
            <w:r>
              <w:t xml:space="preserve">Rehash all the debate data into a different number of buckets – discussed in section </w:t>
            </w:r>
            <w:r>
              <w:fldChar w:fldCharType="begin"/>
            </w:r>
            <w:r>
              <w:instrText xml:space="preserve"> REF _Ref521062388 \r \h </w:instrText>
            </w:r>
            <w:r>
              <w:fldChar w:fldCharType="separate"/>
            </w:r>
            <w:r>
              <w:t>7.7</w:t>
            </w:r>
            <w:r>
              <w:fldChar w:fldCharType="end"/>
            </w:r>
            <w:r>
              <w:t>.</w:t>
            </w:r>
          </w:p>
        </w:tc>
      </w:tr>
      <w:tr w:rsidR="00EA355D" w14:paraId="10AE951F" w14:textId="77777777" w:rsidTr="00C6019B">
        <w:tc>
          <w:tcPr>
            <w:tcW w:w="4913" w:type="dxa"/>
          </w:tcPr>
          <w:p w14:paraId="09BA283B" w14:textId="77777777" w:rsidR="00EA355D" w:rsidRDefault="00EA355D" w:rsidP="00C6019B">
            <w:r>
              <w:t>compile</w:t>
            </w:r>
          </w:p>
        </w:tc>
        <w:tc>
          <w:tcPr>
            <w:tcW w:w="4097" w:type="dxa"/>
          </w:tcPr>
          <w:p w14:paraId="45A61CE0" w14:textId="77777777" w:rsidR="00EA355D" w:rsidRDefault="00EA355D" w:rsidP="00C6019B">
            <w:r>
              <w:t>Run py_compile on all python files to find compile-time static code problems</w:t>
            </w:r>
          </w:p>
        </w:tc>
      </w:tr>
      <w:tr w:rsidR="00EA355D" w14:paraId="69B561FF" w14:textId="77777777" w:rsidTr="00C6019B">
        <w:tc>
          <w:tcPr>
            <w:tcW w:w="4913" w:type="dxa"/>
          </w:tcPr>
          <w:p w14:paraId="149B6E47" w14:textId="77777777" w:rsidR="00EA355D" w:rsidRDefault="00EA355D" w:rsidP="00C6019B">
            <w:r>
              <w:t>enable-venv</w:t>
            </w:r>
          </w:p>
        </w:tc>
        <w:tc>
          <w:tcPr>
            <w:tcW w:w="4097" w:type="dxa"/>
          </w:tcPr>
          <w:p w14:paraId="29E24D1F" w14:textId="77777777" w:rsidR="00EA355D" w:rsidRDefault="00EA355D" w:rsidP="00C6019B">
            <w:r>
              <w:t>Enable the Virtual Environment (i.e. a segregated location for pip installs) for this project. A required prerequisite for several other tasks.</w:t>
            </w:r>
          </w:p>
        </w:tc>
      </w:tr>
      <w:tr w:rsidR="00EA355D" w14:paraId="150A7872" w14:textId="77777777" w:rsidTr="00C6019B">
        <w:tc>
          <w:tcPr>
            <w:tcW w:w="4913" w:type="dxa"/>
          </w:tcPr>
          <w:p w14:paraId="6E7D5544" w14:textId="77777777" w:rsidR="00EA355D" w:rsidRDefault="00EA355D" w:rsidP="00C6019B">
            <w:r>
              <w:t>hansard-chunk-all</w:t>
            </w:r>
          </w:p>
        </w:tc>
        <w:tc>
          <w:tcPr>
            <w:tcW w:w="4097" w:type="dxa"/>
          </w:tcPr>
          <w:p w14:paraId="593D058B" w14:textId="77777777" w:rsidR="00EA355D" w:rsidRDefault="00EA355D" w:rsidP="00C6019B">
            <w:r>
              <w:t xml:space="preserve">Use the chunker on all Hansard debates in the collection – described in section </w:t>
            </w:r>
            <w:r>
              <w:fldChar w:fldCharType="begin"/>
            </w:r>
            <w:r>
              <w:instrText xml:space="preserve"> REF _Ref521062547 \r \h </w:instrText>
            </w:r>
            <w:r>
              <w:fldChar w:fldCharType="separate"/>
            </w:r>
            <w:r>
              <w:t>7.6</w:t>
            </w:r>
            <w:r>
              <w:fldChar w:fldCharType="end"/>
            </w:r>
          </w:p>
        </w:tc>
      </w:tr>
      <w:tr w:rsidR="00EA355D" w14:paraId="3F5215A0" w14:textId="77777777" w:rsidTr="00C6019B">
        <w:tc>
          <w:tcPr>
            <w:tcW w:w="4913" w:type="dxa"/>
          </w:tcPr>
          <w:p w14:paraId="4DBB63D0" w14:textId="77777777" w:rsidR="00EA355D" w:rsidRDefault="00EA355D" w:rsidP="00C6019B">
            <w:r>
              <w:t>hansard-chunk-one</w:t>
            </w:r>
          </w:p>
        </w:tc>
        <w:tc>
          <w:tcPr>
            <w:tcW w:w="4097" w:type="dxa"/>
          </w:tcPr>
          <w:p w14:paraId="28F0F775" w14:textId="77777777" w:rsidR="00EA355D" w:rsidRDefault="00EA355D" w:rsidP="00C6019B">
            <w:r>
              <w:t>Use the chunked on one Hansard debate, to allow manual validation</w:t>
            </w:r>
          </w:p>
        </w:tc>
      </w:tr>
      <w:tr w:rsidR="00EA355D" w14:paraId="3588496F" w14:textId="77777777" w:rsidTr="00C6019B">
        <w:tc>
          <w:tcPr>
            <w:tcW w:w="4913" w:type="dxa"/>
          </w:tcPr>
          <w:p w14:paraId="4B1477F6" w14:textId="77777777" w:rsidR="00EA355D" w:rsidRDefault="00EA355D" w:rsidP="00C6019B">
            <w:r w:rsidRPr="0006122E">
              <w:t>hansard-display-chunked</w:t>
            </w:r>
          </w:p>
        </w:tc>
        <w:tc>
          <w:tcPr>
            <w:tcW w:w="4097" w:type="dxa"/>
          </w:tcPr>
          <w:p w14:paraId="6B4AF43A" w14:textId="77777777" w:rsidR="00EA355D" w:rsidRDefault="00EA355D" w:rsidP="00C6019B">
            <w:r>
              <w:t>Display one Hansard debate, tagged with all its sentence-boundaries, to validate the sentence chunking algorithm.</w:t>
            </w:r>
          </w:p>
        </w:tc>
      </w:tr>
      <w:tr w:rsidR="00EA355D" w14:paraId="5A547FD2" w14:textId="77777777" w:rsidTr="00C6019B">
        <w:tc>
          <w:tcPr>
            <w:tcW w:w="4913" w:type="dxa"/>
          </w:tcPr>
          <w:p w14:paraId="4876049C" w14:textId="77777777" w:rsidR="00EA355D" w:rsidRDefault="00EA355D" w:rsidP="00C6019B">
            <w:r w:rsidRPr="0006122E">
              <w:t>hansard-display-interpolated-file</w:t>
            </w:r>
          </w:p>
        </w:tc>
        <w:tc>
          <w:tcPr>
            <w:tcW w:w="4097" w:type="dxa"/>
          </w:tcPr>
          <w:p w14:paraId="729BB3FA" w14:textId="77777777" w:rsidR="00EA355D" w:rsidRDefault="00EA355D" w:rsidP="00C6019B">
            <w:r>
              <w:t>Display one Hansard debate, with every character tagged by the interpolator as 0 (null), 1 (location), 2 (organization) or 3 (person)</w:t>
            </w:r>
          </w:p>
        </w:tc>
      </w:tr>
      <w:tr w:rsidR="00EA355D" w14:paraId="00A850A1" w14:textId="77777777" w:rsidTr="00C6019B">
        <w:tc>
          <w:tcPr>
            <w:tcW w:w="4913" w:type="dxa"/>
          </w:tcPr>
          <w:p w14:paraId="76B87AD2" w14:textId="77777777" w:rsidR="00EA355D" w:rsidRDefault="00EA355D" w:rsidP="00C6019B">
            <w:r w:rsidRPr="0006122E">
              <w:t>hansard-download-all</w:t>
            </w:r>
          </w:p>
        </w:tc>
        <w:tc>
          <w:tcPr>
            <w:tcW w:w="4097" w:type="dxa"/>
          </w:tcPr>
          <w:p w14:paraId="1E4CBAD5" w14:textId="77777777" w:rsidR="00EA355D" w:rsidRDefault="00EA355D" w:rsidP="00C6019B">
            <w:r>
              <w:t>Concurrently download all Hansard debates from both houses, from a given starting date.</w:t>
            </w:r>
          </w:p>
        </w:tc>
      </w:tr>
      <w:tr w:rsidR="00EA355D" w14:paraId="3E872951" w14:textId="77777777" w:rsidTr="00C6019B">
        <w:tc>
          <w:tcPr>
            <w:tcW w:w="4913" w:type="dxa"/>
          </w:tcPr>
          <w:p w14:paraId="5429DC65" w14:textId="77777777" w:rsidR="00EA355D" w:rsidRDefault="00EA355D" w:rsidP="00C6019B">
            <w:r w:rsidRPr="0006122E">
              <w:t>hansard-fix-uninterpolated</w:t>
            </w:r>
          </w:p>
        </w:tc>
        <w:tc>
          <w:tcPr>
            <w:tcW w:w="4097" w:type="dxa"/>
          </w:tcPr>
          <w:p w14:paraId="64F8F977" w14:textId="77777777" w:rsidR="00EA355D" w:rsidRDefault="00EA355D" w:rsidP="00C6019B">
            <w:r>
              <w:t>Find all Hansard debates which did not correctly interpolate due to an NLTK bug with span_tokenize, and re-interpolate</w:t>
            </w:r>
          </w:p>
        </w:tc>
      </w:tr>
      <w:tr w:rsidR="00EA355D" w14:paraId="1CB2EE26" w14:textId="77777777" w:rsidTr="00C6019B">
        <w:tc>
          <w:tcPr>
            <w:tcW w:w="4913" w:type="dxa"/>
          </w:tcPr>
          <w:p w14:paraId="6248CF28" w14:textId="77777777" w:rsidR="00EA355D" w:rsidRDefault="00EA355D" w:rsidP="00C6019B">
            <w:r w:rsidRPr="0006122E">
              <w:t>hansard-interpolate-all</w:t>
            </w:r>
          </w:p>
        </w:tc>
        <w:tc>
          <w:tcPr>
            <w:tcW w:w="4097" w:type="dxa"/>
          </w:tcPr>
          <w:p w14:paraId="1E401D5B" w14:textId="77777777" w:rsidR="00EA355D" w:rsidRDefault="00EA355D" w:rsidP="00C6019B">
            <w:r>
              <w:t>Interpolate (label) all Hansard debates using Named Entity data</w:t>
            </w:r>
          </w:p>
        </w:tc>
      </w:tr>
      <w:tr w:rsidR="00EA355D" w14:paraId="515AB8D1" w14:textId="77777777" w:rsidTr="00C6019B">
        <w:tc>
          <w:tcPr>
            <w:tcW w:w="4913" w:type="dxa"/>
          </w:tcPr>
          <w:p w14:paraId="1766E33A" w14:textId="77777777" w:rsidR="00EA355D" w:rsidRDefault="00EA355D" w:rsidP="00C6019B">
            <w:r w:rsidRPr="003F2CE8">
              <w:t>hansard-interpolate-one</w:t>
            </w:r>
          </w:p>
        </w:tc>
        <w:tc>
          <w:tcPr>
            <w:tcW w:w="4097" w:type="dxa"/>
          </w:tcPr>
          <w:p w14:paraId="6127DD1E" w14:textId="77777777" w:rsidR="00EA355D" w:rsidRDefault="00EA355D" w:rsidP="00C6019B">
            <w:r>
              <w:t>Interpolate (label) one Hansard debate for manual validation</w:t>
            </w:r>
          </w:p>
        </w:tc>
      </w:tr>
      <w:tr w:rsidR="00EA355D" w14:paraId="5DE58ABE" w14:textId="77777777" w:rsidTr="00C6019B">
        <w:tc>
          <w:tcPr>
            <w:tcW w:w="4913" w:type="dxa"/>
          </w:tcPr>
          <w:p w14:paraId="2070F980" w14:textId="77777777" w:rsidR="00EA355D" w:rsidRDefault="00EA355D" w:rsidP="00C6019B">
            <w:r w:rsidRPr="003F2CE8">
              <w:t>hansard-numerify-one-to-file</w:t>
            </w:r>
          </w:p>
        </w:tc>
        <w:tc>
          <w:tcPr>
            <w:tcW w:w="4097" w:type="dxa"/>
          </w:tcPr>
          <w:p w14:paraId="29207998" w14:textId="77777777" w:rsidR="00EA355D" w:rsidRDefault="00EA355D" w:rsidP="00C6019B">
            <w:r>
              <w:t>Numerify one Hansard debate – i.e. replace each of its characters with the equivalent integer for this CharBasedNERAlphabet, and store in a file for manual validation</w:t>
            </w:r>
          </w:p>
        </w:tc>
      </w:tr>
      <w:tr w:rsidR="00EA355D" w14:paraId="793E9346" w14:textId="77777777" w:rsidTr="00C6019B">
        <w:tc>
          <w:tcPr>
            <w:tcW w:w="4913" w:type="dxa"/>
          </w:tcPr>
          <w:p w14:paraId="4A0882A6" w14:textId="77777777" w:rsidR="00EA355D" w:rsidRDefault="00EA355D" w:rsidP="00C6019B">
            <w:r w:rsidRPr="003F2CE8">
              <w:t>hansard-process-all</w:t>
            </w:r>
          </w:p>
        </w:tc>
        <w:tc>
          <w:tcPr>
            <w:tcW w:w="4097" w:type="dxa"/>
          </w:tcPr>
          <w:p w14:paraId="4388FC29" w14:textId="77777777" w:rsidR="00EA355D" w:rsidRDefault="00EA355D" w:rsidP="00C6019B">
            <w:r>
              <w:t xml:space="preserve">Do pre-processing steps on all Hansards – discussed in more detail in section </w:t>
            </w:r>
            <w:r>
              <w:fldChar w:fldCharType="begin"/>
            </w:r>
            <w:r>
              <w:instrText xml:space="preserve"> REF _Ref521063227 \r \h </w:instrText>
            </w:r>
            <w:r>
              <w:fldChar w:fldCharType="separate"/>
            </w:r>
            <w:r>
              <w:t>7.5</w:t>
            </w:r>
            <w:r>
              <w:fldChar w:fldCharType="end"/>
            </w:r>
            <w:r>
              <w:t>.</w:t>
            </w:r>
          </w:p>
        </w:tc>
      </w:tr>
      <w:tr w:rsidR="00EA355D" w14:paraId="31B88877" w14:textId="77777777" w:rsidTr="00C6019B">
        <w:tc>
          <w:tcPr>
            <w:tcW w:w="4913" w:type="dxa"/>
          </w:tcPr>
          <w:p w14:paraId="70A4D139" w14:textId="77777777" w:rsidR="00EA355D" w:rsidRDefault="00EA355D" w:rsidP="00C6019B">
            <w:r w:rsidRPr="003F2CE8">
              <w:t>hansard-process-one</w:t>
            </w:r>
          </w:p>
        </w:tc>
        <w:tc>
          <w:tcPr>
            <w:tcW w:w="4097" w:type="dxa"/>
          </w:tcPr>
          <w:p w14:paraId="7DFB6E04" w14:textId="77777777" w:rsidR="00EA355D" w:rsidRDefault="00EA355D" w:rsidP="00C6019B">
            <w:r>
              <w:t>Do pre-processing steps on one Hansard for manual validation.</w:t>
            </w:r>
          </w:p>
        </w:tc>
      </w:tr>
      <w:tr w:rsidR="00EA355D" w14:paraId="7823A04E" w14:textId="77777777" w:rsidTr="00C6019B">
        <w:tc>
          <w:tcPr>
            <w:tcW w:w="4913" w:type="dxa"/>
          </w:tcPr>
          <w:p w14:paraId="0F57FE32" w14:textId="77777777" w:rsidR="00EA355D" w:rsidRDefault="00EA355D" w:rsidP="00C6019B">
            <w:r w:rsidRPr="003F2CE8">
              <w:t>hansard-write-total-number-of-sentences-to-file</w:t>
            </w:r>
          </w:p>
        </w:tc>
        <w:tc>
          <w:tcPr>
            <w:tcW w:w="4097" w:type="dxa"/>
          </w:tcPr>
          <w:p w14:paraId="3DBF8A26" w14:textId="77777777" w:rsidR="00EA355D" w:rsidRDefault="00EA355D" w:rsidP="00C6019B">
            <w:r>
              <w:t xml:space="preserve">Count how many sentences there are in each </w:t>
            </w:r>
            <w:proofErr w:type="gramStart"/>
            <w:r>
              <w:t>dataset, and</w:t>
            </w:r>
            <w:proofErr w:type="gramEnd"/>
            <w:r>
              <w:t xml:space="preserve"> write out to file for easy retrieval. This information is used </w:t>
            </w:r>
            <w:r>
              <w:lastRenderedPageBreak/>
              <w:t>to estimate to the user how long the tensor creation will take.</w:t>
            </w:r>
          </w:p>
        </w:tc>
      </w:tr>
      <w:tr w:rsidR="00EA355D" w14:paraId="1E77C3BC" w14:textId="77777777" w:rsidTr="00C6019B">
        <w:tc>
          <w:tcPr>
            <w:tcW w:w="4913" w:type="dxa"/>
          </w:tcPr>
          <w:p w14:paraId="09C9BBA3" w14:textId="77777777" w:rsidR="00EA355D" w:rsidRDefault="00EA355D" w:rsidP="00C6019B">
            <w:r w:rsidRPr="008660F8">
              <w:lastRenderedPageBreak/>
              <w:t>model-minify-toy</w:t>
            </w:r>
          </w:p>
        </w:tc>
        <w:tc>
          <w:tcPr>
            <w:tcW w:w="4097" w:type="dxa"/>
          </w:tcPr>
          <w:p w14:paraId="1B3013E4" w14:textId="77777777" w:rsidR="00EA355D" w:rsidRDefault="00EA355D" w:rsidP="00C6019B">
            <w:r>
              <w:t>Take the toy dataset and truncate the 1</w:t>
            </w:r>
            <w:r w:rsidRPr="004055EF">
              <w:rPr>
                <w:vertAlign w:val="superscript"/>
              </w:rPr>
              <w:t>st</w:t>
            </w:r>
            <w:r>
              <w:t xml:space="preserve"> dimension of all the X and Y tensors to the first 4000 samples, to create a mini dataset</w:t>
            </w:r>
          </w:p>
        </w:tc>
      </w:tr>
      <w:tr w:rsidR="00EA355D" w14:paraId="02B071DF" w14:textId="77777777" w:rsidTr="00C6019B">
        <w:tc>
          <w:tcPr>
            <w:tcW w:w="4913" w:type="dxa"/>
          </w:tcPr>
          <w:p w14:paraId="739CB5B9" w14:textId="77777777" w:rsidR="00EA355D" w:rsidRDefault="00EA355D" w:rsidP="00C6019B">
            <w:r w:rsidRPr="008660F8">
              <w:t>model-train-mini</w:t>
            </w:r>
          </w:p>
        </w:tc>
        <w:tc>
          <w:tcPr>
            <w:tcW w:w="4097" w:type="dxa"/>
          </w:tcPr>
          <w:p w14:paraId="5DF45D69" w14:textId="77777777" w:rsidR="00EA355D" w:rsidRDefault="00EA355D" w:rsidP="00C6019B">
            <w:r>
              <w:t xml:space="preserve">Run </w:t>
            </w:r>
            <w:proofErr w:type="gramStart"/>
            <w:r>
              <w:t>model.fit(</w:t>
            </w:r>
            <w:proofErr w:type="gramEnd"/>
            <w:r>
              <w:t>) on the Keras BLSTM model, with a batch of the first 4000 samples from the toy dataset. This is to test the end-to-end process of saving and retrieving the model.</w:t>
            </w:r>
          </w:p>
        </w:tc>
      </w:tr>
      <w:tr w:rsidR="00EA355D" w14:paraId="06A700A0" w14:textId="77777777" w:rsidTr="00C6019B">
        <w:tc>
          <w:tcPr>
            <w:tcW w:w="4913" w:type="dxa"/>
          </w:tcPr>
          <w:p w14:paraId="460D1AA1" w14:textId="77777777" w:rsidR="00EA355D" w:rsidRDefault="00EA355D" w:rsidP="00C6019B">
            <w:r w:rsidRPr="008660F8">
              <w:t>model-train-toy</w:t>
            </w:r>
          </w:p>
        </w:tc>
        <w:tc>
          <w:tcPr>
            <w:tcW w:w="4097" w:type="dxa"/>
          </w:tcPr>
          <w:p w14:paraId="7FC3692E" w14:textId="77777777" w:rsidR="00EA355D" w:rsidRDefault="00EA355D" w:rsidP="00C6019B">
            <w:r>
              <w:t xml:space="preserve">Run </w:t>
            </w:r>
            <w:proofErr w:type="gramStart"/>
            <w:r>
              <w:t>model.fit(</w:t>
            </w:r>
            <w:proofErr w:type="gramEnd"/>
            <w:r>
              <w: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C6019B">
        <w:tc>
          <w:tcPr>
            <w:tcW w:w="4913" w:type="dxa"/>
          </w:tcPr>
          <w:p w14:paraId="4FCFB7CA" w14:textId="77777777" w:rsidR="00EA355D" w:rsidRDefault="00EA355D" w:rsidP="00C6019B">
            <w:r w:rsidRPr="008660F8">
              <w:t>ne-data-companies-download-process</w:t>
            </w:r>
          </w:p>
        </w:tc>
        <w:tc>
          <w:tcPr>
            <w:tcW w:w="4097" w:type="dxa"/>
          </w:tcPr>
          <w:p w14:paraId="6ECAAD07" w14:textId="77777777" w:rsidR="00EA355D" w:rsidRDefault="00EA355D" w:rsidP="00C6019B">
            <w:r>
              <w:t xml:space="preserve">Both download and process </w:t>
            </w:r>
            <w:proofErr w:type="gramStart"/>
            <w:r>
              <w:t>companies</w:t>
            </w:r>
            <w:proofErr w:type="gramEnd"/>
            <w:r>
              <w:t xml:space="preserve"> data from DBPedia and other sources</w:t>
            </w:r>
          </w:p>
        </w:tc>
      </w:tr>
      <w:tr w:rsidR="00EA355D" w14:paraId="4165999D" w14:textId="77777777" w:rsidTr="00C6019B">
        <w:tc>
          <w:tcPr>
            <w:tcW w:w="4913" w:type="dxa"/>
          </w:tcPr>
          <w:p w14:paraId="33548B43" w14:textId="77777777" w:rsidR="00EA355D" w:rsidRDefault="00EA355D" w:rsidP="00C6019B">
            <w:r w:rsidRPr="008660F8">
              <w:t>ne-data-companies-process</w:t>
            </w:r>
          </w:p>
        </w:tc>
        <w:tc>
          <w:tcPr>
            <w:tcW w:w="4097" w:type="dxa"/>
          </w:tcPr>
          <w:p w14:paraId="4D6F498E" w14:textId="77777777" w:rsidR="00EA355D" w:rsidRDefault="00EA355D" w:rsidP="00C6019B">
            <w:r>
              <w:t xml:space="preserve">Only do post-processing, data cleansing tasks on </w:t>
            </w:r>
            <w:proofErr w:type="gramStart"/>
            <w:r>
              <w:t>companies</w:t>
            </w:r>
            <w:proofErr w:type="gramEnd"/>
            <w:r>
              <w:t xml:space="preserve"> data, to assist with iteratively improving the cleaning algorithm</w:t>
            </w:r>
          </w:p>
        </w:tc>
      </w:tr>
      <w:tr w:rsidR="00EA355D" w14:paraId="1B0C1135" w14:textId="77777777" w:rsidTr="00C6019B">
        <w:tc>
          <w:tcPr>
            <w:tcW w:w="4913" w:type="dxa"/>
          </w:tcPr>
          <w:p w14:paraId="71C2EB62" w14:textId="77777777" w:rsidR="00EA355D" w:rsidRDefault="00EA355D" w:rsidP="00C6019B">
            <w:r w:rsidRPr="00F229F9">
              <w:t>ne-data-people-download-process</w:t>
            </w:r>
          </w:p>
        </w:tc>
        <w:tc>
          <w:tcPr>
            <w:tcW w:w="4097" w:type="dxa"/>
          </w:tcPr>
          <w:p w14:paraId="5DCCF627" w14:textId="77777777" w:rsidR="00EA355D" w:rsidRDefault="00EA355D" w:rsidP="00C6019B">
            <w:r>
              <w:t>Both download and process people data from DBPedia and other sources</w:t>
            </w:r>
          </w:p>
        </w:tc>
      </w:tr>
      <w:tr w:rsidR="00EA355D" w14:paraId="48561EE2" w14:textId="77777777" w:rsidTr="00C6019B">
        <w:tc>
          <w:tcPr>
            <w:tcW w:w="4913" w:type="dxa"/>
          </w:tcPr>
          <w:p w14:paraId="38FCEC54" w14:textId="77777777" w:rsidR="00EA355D" w:rsidRDefault="00EA355D" w:rsidP="00C6019B">
            <w:r w:rsidRPr="00F229F9">
              <w:t>ne-data-people-process</w:t>
            </w:r>
          </w:p>
        </w:tc>
        <w:tc>
          <w:tcPr>
            <w:tcW w:w="4097" w:type="dxa"/>
          </w:tcPr>
          <w:p w14:paraId="5A0336B2" w14:textId="77777777" w:rsidR="00EA355D" w:rsidRDefault="00EA355D" w:rsidP="00C6019B">
            <w:r>
              <w:t>Only do post-processing, data cleansing tasks on people data, to assist with iteratively improving the cleaning algorithm</w:t>
            </w:r>
          </w:p>
        </w:tc>
      </w:tr>
      <w:tr w:rsidR="00EA355D" w14:paraId="37583AEA" w14:textId="77777777" w:rsidTr="00C6019B">
        <w:tc>
          <w:tcPr>
            <w:tcW w:w="4913" w:type="dxa"/>
          </w:tcPr>
          <w:p w14:paraId="2AEBA43C" w14:textId="77777777" w:rsidR="00EA355D" w:rsidRDefault="00EA355D" w:rsidP="00C6019B">
            <w:r w:rsidRPr="00F229F9">
              <w:t>ne-data-places-download-process</w:t>
            </w:r>
          </w:p>
        </w:tc>
        <w:tc>
          <w:tcPr>
            <w:tcW w:w="4097" w:type="dxa"/>
          </w:tcPr>
          <w:p w14:paraId="2D086D5C" w14:textId="77777777" w:rsidR="00EA355D" w:rsidRDefault="00EA355D" w:rsidP="00C6019B">
            <w:r>
              <w:t>Both download and process people data from DBPedia and other sources</w:t>
            </w:r>
          </w:p>
        </w:tc>
      </w:tr>
      <w:tr w:rsidR="00EA355D" w14:paraId="6DD61D42" w14:textId="77777777" w:rsidTr="00C6019B">
        <w:tc>
          <w:tcPr>
            <w:tcW w:w="4913" w:type="dxa"/>
          </w:tcPr>
          <w:p w14:paraId="4ED8EA57" w14:textId="77777777" w:rsidR="00EA355D" w:rsidRDefault="00EA355D" w:rsidP="00C6019B">
            <w:r w:rsidRPr="00F229F9">
              <w:t>ne-data-places-process</w:t>
            </w:r>
          </w:p>
        </w:tc>
        <w:tc>
          <w:tcPr>
            <w:tcW w:w="4097" w:type="dxa"/>
          </w:tcPr>
          <w:p w14:paraId="72A2E272" w14:textId="77777777" w:rsidR="00EA355D" w:rsidRDefault="00EA355D" w:rsidP="00C6019B">
            <w:r>
              <w:t>Only do post-processing, data cleansing tasks on places data, to assist with iteratively improving the cleaning algorithm</w:t>
            </w:r>
          </w:p>
        </w:tc>
      </w:tr>
      <w:tr w:rsidR="00EA355D" w14:paraId="2C508BA9" w14:textId="77777777" w:rsidTr="00C6019B">
        <w:tc>
          <w:tcPr>
            <w:tcW w:w="4913" w:type="dxa"/>
          </w:tcPr>
          <w:p w14:paraId="4A2D51E8" w14:textId="77777777" w:rsidR="00EA355D" w:rsidRDefault="00EA355D" w:rsidP="00C6019B">
            <w:r w:rsidRPr="00F229F9">
              <w:t>print-debate-titles</w:t>
            </w:r>
          </w:p>
        </w:tc>
        <w:tc>
          <w:tcPr>
            <w:tcW w:w="4097" w:type="dxa"/>
          </w:tcPr>
          <w:p w14:paraId="47ABFE88" w14:textId="77777777" w:rsidR="00EA355D" w:rsidRDefault="00EA355D" w:rsidP="00C6019B">
            <w:r>
              <w:t>Both download and process people data from DBPedia and other sources</w:t>
            </w:r>
          </w:p>
        </w:tc>
      </w:tr>
      <w:tr w:rsidR="00EA355D" w14:paraId="5E158603" w14:textId="77777777" w:rsidTr="00C6019B">
        <w:tc>
          <w:tcPr>
            <w:tcW w:w="4913" w:type="dxa"/>
          </w:tcPr>
          <w:p w14:paraId="290AAD96" w14:textId="77777777" w:rsidR="00EA355D" w:rsidRDefault="00EA355D" w:rsidP="00C6019B">
            <w:r>
              <w:t>python-type-check</w:t>
            </w:r>
          </w:p>
        </w:tc>
        <w:tc>
          <w:tcPr>
            <w:tcW w:w="4097" w:type="dxa"/>
          </w:tcPr>
          <w:p w14:paraId="19B20925" w14:textId="77777777" w:rsidR="00EA355D" w:rsidRDefault="00EA355D" w:rsidP="00C6019B">
            <w:r>
              <w:t>Run mypy, Python’s static type checker, over all files I wrote in the project which contain type annotations</w:t>
            </w:r>
          </w:p>
        </w:tc>
      </w:tr>
      <w:tr w:rsidR="00EA355D" w14:paraId="16B22CF2" w14:textId="77777777" w:rsidTr="00C6019B">
        <w:tc>
          <w:tcPr>
            <w:tcW w:w="4913" w:type="dxa"/>
          </w:tcPr>
          <w:p w14:paraId="7AC31C6B" w14:textId="77777777" w:rsidR="00EA355D" w:rsidRDefault="00EA355D" w:rsidP="00C6019B">
            <w:r>
              <w:t>test</w:t>
            </w:r>
          </w:p>
        </w:tc>
        <w:tc>
          <w:tcPr>
            <w:tcW w:w="4097" w:type="dxa"/>
          </w:tcPr>
          <w:p w14:paraId="2A263453" w14:textId="77777777" w:rsidR="00EA355D" w:rsidRDefault="00EA355D" w:rsidP="00C6019B">
            <w:r>
              <w:t>First run python-type-check, then run pytest unit tests on the project</w:t>
            </w:r>
          </w:p>
        </w:tc>
      </w:tr>
    </w:tbl>
    <w:p w14:paraId="4C72FCC1" w14:textId="77777777" w:rsidR="00EA355D" w:rsidRDefault="00EA355D" w:rsidP="00EA355D"/>
    <w:p w14:paraId="725764D5" w14:textId="77777777" w:rsidR="00EA355D" w:rsidRDefault="00EA355D" w:rsidP="00EA355D">
      <w:r>
        <w:t xml:space="preserve">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 use similar functionality in Python. </w:t>
      </w:r>
      <w:r>
        <w:lastRenderedPageBreak/>
        <w:t>Using the tasks.py file as a dispatcher, without it containing any processing logic itself, ensured that it remained easy to understand and reason with as the project grew.</w:t>
      </w:r>
    </w:p>
    <w:p w14:paraId="1DC42EBA" w14:textId="77777777" w:rsidR="00EA355D" w:rsidRDefault="00EA355D" w:rsidP="00EA355D"/>
    <w:p w14:paraId="0A41460D" w14:textId="77777777" w:rsidR="00EA355D" w:rsidRDefault="00EA355D" w:rsidP="00EA355D">
      <w:r>
        <w:t>Once the project reached a scale where the model processing had to be done on cloud compute nodes, the use of a virtualenv also proved worthwhile. By use of a pip freeze file (requirements-freeze.txt in the project), the DigitalOcean Droplet virtual machine used could be configured with exactly the same python libraries and python interpreter, even though the system python was different from the laptop used for development work.</w:t>
      </w:r>
    </w:p>
    <w:p w14:paraId="66AA555C" w14:textId="77777777" w:rsidR="00EA355D" w:rsidRPr="00EA355D" w:rsidRDefault="00EA355D" w:rsidP="00EA355D"/>
    <w:p w14:paraId="036AEFB2" w14:textId="41558F49" w:rsidR="00D75AF0" w:rsidRPr="00D75AF0" w:rsidRDefault="00D75AF0" w:rsidP="00D75AF0">
      <w:pPr>
        <w:pStyle w:val="Heading1"/>
      </w:pPr>
      <w:bookmarkStart w:id="55" w:name="_Toc521427600"/>
      <w:r>
        <w:t xml:space="preserve">What’s My </w:t>
      </w:r>
      <w:proofErr w:type="gramStart"/>
      <w:r>
        <w:t>Work</w:t>
      </w:r>
      <w:bookmarkEnd w:id="55"/>
      <w:proofErr w:type="gramEnd"/>
    </w:p>
    <w:p w14:paraId="0A3859DF" w14:textId="77777777" w:rsidR="00E778AB" w:rsidRDefault="00E778AB"/>
    <w:p w14:paraId="2EDC7AE8" w14:textId="77777777" w:rsidR="00E778AB" w:rsidRDefault="00E778AB"/>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5F97DA" w14:textId="77777777" w:rsidR="00E50634" w:rsidRDefault="00E50634" w:rsidP="00540C85">
      <w:r>
        <w:separator/>
      </w:r>
    </w:p>
  </w:endnote>
  <w:endnote w:type="continuationSeparator" w:id="0">
    <w:p w14:paraId="5E0EBD3B" w14:textId="77777777" w:rsidR="00E50634" w:rsidRDefault="00E50634"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093C5A" w14:textId="77777777" w:rsidR="00E50634" w:rsidRDefault="00E50634" w:rsidP="00540C85">
      <w:r>
        <w:separator/>
      </w:r>
    </w:p>
  </w:footnote>
  <w:footnote w:type="continuationSeparator" w:id="0">
    <w:p w14:paraId="013A560C" w14:textId="77777777" w:rsidR="00E50634" w:rsidRDefault="00E50634" w:rsidP="00540C85">
      <w:r>
        <w:continuationSeparator/>
      </w:r>
    </w:p>
  </w:footnote>
  <w:footnote w:id="1">
    <w:p w14:paraId="4602AC36" w14:textId="1E385F9E" w:rsidR="006B43EF" w:rsidRDefault="006B43EF"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5E9497B2" w:rsidR="006B43EF" w:rsidRDefault="006B43EF"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1D3C9065" w:rsidR="006B43EF" w:rsidRDefault="006B43EF"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031801DC" w:rsidR="006B43EF" w:rsidRDefault="006B43EF">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44A8D6B0" w:rsidR="006B43EF" w:rsidRDefault="006B43EF">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3392E70" w:rsidR="006B43EF" w:rsidRDefault="006B43EF">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50256F16" w14:textId="24AFE965" w:rsidR="006B43EF" w:rsidRDefault="006B43EF">
      <w:pPr>
        <w:pStyle w:val="FootnoteText"/>
      </w:pPr>
      <w:r>
        <w:rPr>
          <w:rStyle w:val="FootnoteReference"/>
        </w:rPr>
        <w:footnoteRef/>
      </w:r>
      <w:r>
        <w:t xml:space="preserve"> </w:t>
      </w:r>
      <w:r w:rsidRPr="0073251E">
        <w:t>http://www.pyinvoke.org/</w:t>
      </w:r>
    </w:p>
  </w:footnote>
  <w:footnote w:id="8">
    <w:p w14:paraId="59F28ED0" w14:textId="4A4D034C" w:rsidR="006B43EF" w:rsidRDefault="006B43EF">
      <w:pPr>
        <w:pStyle w:val="FootnoteText"/>
      </w:pPr>
      <w:r>
        <w:rPr>
          <w:rStyle w:val="FootnoteReference"/>
        </w:rPr>
        <w:footnoteRef/>
      </w:r>
      <w:r>
        <w:t xml:space="preserve"> </w:t>
      </w:r>
      <w:hyperlink r:id="rId8" w:history="1">
        <w:r w:rsidRPr="008C61A5">
          <w:rPr>
            <w:rStyle w:val="Hyperlink"/>
          </w:rPr>
          <w:t>https://www.kaggle.com/new-york-city/nyc-baby-names</w:t>
        </w:r>
      </w:hyperlink>
      <w:r>
        <w:t xml:space="preserve"> </w:t>
      </w:r>
    </w:p>
  </w:footnote>
  <w:footnote w:id="9">
    <w:p w14:paraId="6F6A6321" w14:textId="0941C53B" w:rsidR="006B43EF" w:rsidRDefault="006B43EF">
      <w:pPr>
        <w:pStyle w:val="FootnoteText"/>
      </w:pPr>
      <w:r>
        <w:rPr>
          <w:rStyle w:val="FootnoteReference"/>
        </w:rPr>
        <w:footnoteRef/>
      </w:r>
      <w:r>
        <w:t xml:space="preserve"> </w:t>
      </w:r>
      <w:hyperlink r:id="rId9" w:history="1">
        <w:r w:rsidRPr="008C61A5">
          <w:rPr>
            <w:rStyle w:val="Hyperlink"/>
          </w:rPr>
          <w:t>https://github.com/mozilla/bleach</w:t>
        </w:r>
      </w:hyperlink>
      <w:r>
        <w:t xml:space="preserve"> </w:t>
      </w:r>
    </w:p>
  </w:footnote>
  <w:footnote w:id="10">
    <w:p w14:paraId="6AB6CAFE" w14:textId="1A7839EC" w:rsidR="006B43EF" w:rsidRDefault="006B43EF">
      <w:pPr>
        <w:pStyle w:val="FootnoteText"/>
      </w:pPr>
      <w:r>
        <w:rPr>
          <w:rStyle w:val="FootnoteReference"/>
        </w:rPr>
        <w:footnoteRef/>
      </w:r>
      <w:r>
        <w:t xml:space="preserve"> </w:t>
      </w:r>
      <w:hyperlink r:id="rId10" w:history="1">
        <w:r w:rsidRPr="008C61A5">
          <w:rPr>
            <w:rStyle w:val="Hyperlink"/>
          </w:rPr>
          <w:t>https://lxml.de/api/lxml.etree-module.html</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
  </w:num>
  <w:num w:numId="2">
    <w:abstractNumId w:val="5"/>
  </w:num>
  <w:num w:numId="3">
    <w:abstractNumId w:val="2"/>
  </w:num>
  <w:num w:numId="4">
    <w:abstractNumId w:val="4"/>
  </w:num>
  <w:num w:numId="5">
    <w:abstractNumId w:val="6"/>
  </w:num>
  <w:num w:numId="6">
    <w:abstractNumId w:val="7"/>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152B8"/>
    <w:rsid w:val="00022855"/>
    <w:rsid w:val="000426C1"/>
    <w:rsid w:val="00044F3A"/>
    <w:rsid w:val="0006349A"/>
    <w:rsid w:val="000A6C6D"/>
    <w:rsid w:val="000B615E"/>
    <w:rsid w:val="000C32F7"/>
    <w:rsid w:val="000F4571"/>
    <w:rsid w:val="000F79AE"/>
    <w:rsid w:val="001057A8"/>
    <w:rsid w:val="00106844"/>
    <w:rsid w:val="001161F4"/>
    <w:rsid w:val="00117C35"/>
    <w:rsid w:val="001263C6"/>
    <w:rsid w:val="001320B1"/>
    <w:rsid w:val="00157476"/>
    <w:rsid w:val="00193A5D"/>
    <w:rsid w:val="001A4702"/>
    <w:rsid w:val="0021103A"/>
    <w:rsid w:val="00247A09"/>
    <w:rsid w:val="00247F7B"/>
    <w:rsid w:val="00273C3B"/>
    <w:rsid w:val="002C2CA4"/>
    <w:rsid w:val="00335DE5"/>
    <w:rsid w:val="00343898"/>
    <w:rsid w:val="003522A0"/>
    <w:rsid w:val="00352F03"/>
    <w:rsid w:val="003658CB"/>
    <w:rsid w:val="00380264"/>
    <w:rsid w:val="0039786B"/>
    <w:rsid w:val="003D0D2B"/>
    <w:rsid w:val="004055EF"/>
    <w:rsid w:val="004142DB"/>
    <w:rsid w:val="00416B70"/>
    <w:rsid w:val="004249E3"/>
    <w:rsid w:val="00427370"/>
    <w:rsid w:val="00431230"/>
    <w:rsid w:val="00451A8A"/>
    <w:rsid w:val="004C2BA1"/>
    <w:rsid w:val="004C6070"/>
    <w:rsid w:val="004D15B8"/>
    <w:rsid w:val="004D56BD"/>
    <w:rsid w:val="004E6FAA"/>
    <w:rsid w:val="004F6421"/>
    <w:rsid w:val="00501817"/>
    <w:rsid w:val="00511850"/>
    <w:rsid w:val="00526830"/>
    <w:rsid w:val="00527611"/>
    <w:rsid w:val="005332E4"/>
    <w:rsid w:val="00540C85"/>
    <w:rsid w:val="005432D1"/>
    <w:rsid w:val="00543B93"/>
    <w:rsid w:val="00554024"/>
    <w:rsid w:val="00554758"/>
    <w:rsid w:val="00565D47"/>
    <w:rsid w:val="00590453"/>
    <w:rsid w:val="005A40D0"/>
    <w:rsid w:val="005B0648"/>
    <w:rsid w:val="005F3FCD"/>
    <w:rsid w:val="00627CC1"/>
    <w:rsid w:val="0063745B"/>
    <w:rsid w:val="006379E7"/>
    <w:rsid w:val="00640234"/>
    <w:rsid w:val="0066535B"/>
    <w:rsid w:val="00675FD3"/>
    <w:rsid w:val="006924A3"/>
    <w:rsid w:val="006B43EF"/>
    <w:rsid w:val="006B5065"/>
    <w:rsid w:val="006D5D16"/>
    <w:rsid w:val="006F14DB"/>
    <w:rsid w:val="006F59FF"/>
    <w:rsid w:val="00702814"/>
    <w:rsid w:val="0073251E"/>
    <w:rsid w:val="00747A69"/>
    <w:rsid w:val="00754CCA"/>
    <w:rsid w:val="00782663"/>
    <w:rsid w:val="00790691"/>
    <w:rsid w:val="00797DBF"/>
    <w:rsid w:val="007B380C"/>
    <w:rsid w:val="007E2067"/>
    <w:rsid w:val="007F39FD"/>
    <w:rsid w:val="0081302E"/>
    <w:rsid w:val="008351BC"/>
    <w:rsid w:val="0085749D"/>
    <w:rsid w:val="00884B08"/>
    <w:rsid w:val="0089684E"/>
    <w:rsid w:val="00896DEC"/>
    <w:rsid w:val="008C47E2"/>
    <w:rsid w:val="008E1991"/>
    <w:rsid w:val="008E62AE"/>
    <w:rsid w:val="008F1B1B"/>
    <w:rsid w:val="008F4854"/>
    <w:rsid w:val="008F629F"/>
    <w:rsid w:val="009529F8"/>
    <w:rsid w:val="00974C59"/>
    <w:rsid w:val="00980511"/>
    <w:rsid w:val="00980766"/>
    <w:rsid w:val="009E5BF2"/>
    <w:rsid w:val="00A04264"/>
    <w:rsid w:val="00A25397"/>
    <w:rsid w:val="00A424A4"/>
    <w:rsid w:val="00A55837"/>
    <w:rsid w:val="00A67806"/>
    <w:rsid w:val="00A705AF"/>
    <w:rsid w:val="00A8382A"/>
    <w:rsid w:val="00A90A12"/>
    <w:rsid w:val="00AC0C71"/>
    <w:rsid w:val="00AE592A"/>
    <w:rsid w:val="00B1174A"/>
    <w:rsid w:val="00BA2C19"/>
    <w:rsid w:val="00BA5C5F"/>
    <w:rsid w:val="00BA6678"/>
    <w:rsid w:val="00BB0278"/>
    <w:rsid w:val="00BD4FDC"/>
    <w:rsid w:val="00C15B43"/>
    <w:rsid w:val="00C1779D"/>
    <w:rsid w:val="00C4045C"/>
    <w:rsid w:val="00C441E3"/>
    <w:rsid w:val="00C705A4"/>
    <w:rsid w:val="00C92F13"/>
    <w:rsid w:val="00CA7065"/>
    <w:rsid w:val="00CB05E2"/>
    <w:rsid w:val="00CB6E7C"/>
    <w:rsid w:val="00D05CE3"/>
    <w:rsid w:val="00D27ED9"/>
    <w:rsid w:val="00D53881"/>
    <w:rsid w:val="00D55299"/>
    <w:rsid w:val="00D56F72"/>
    <w:rsid w:val="00D62C5D"/>
    <w:rsid w:val="00D75AF0"/>
    <w:rsid w:val="00DA76EC"/>
    <w:rsid w:val="00DC67B3"/>
    <w:rsid w:val="00DD24C9"/>
    <w:rsid w:val="00DD69D0"/>
    <w:rsid w:val="00DE1F21"/>
    <w:rsid w:val="00DF6FFD"/>
    <w:rsid w:val="00DF75D0"/>
    <w:rsid w:val="00E036B1"/>
    <w:rsid w:val="00E05DF9"/>
    <w:rsid w:val="00E407B0"/>
    <w:rsid w:val="00E50634"/>
    <w:rsid w:val="00E71B69"/>
    <w:rsid w:val="00E778AB"/>
    <w:rsid w:val="00EA355D"/>
    <w:rsid w:val="00EA6076"/>
    <w:rsid w:val="00EB19F3"/>
    <w:rsid w:val="00EB2FAB"/>
    <w:rsid w:val="00EC5B22"/>
    <w:rsid w:val="00EF7AC9"/>
    <w:rsid w:val="00F34963"/>
    <w:rsid w:val="00F36922"/>
    <w:rsid w:val="00F412EC"/>
    <w:rsid w:val="00F72C77"/>
    <w:rsid w:val="00F77044"/>
    <w:rsid w:val="00F913B6"/>
    <w:rsid w:val="00F97731"/>
    <w:rsid w:val="00FE14A5"/>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alph02@dcs.bbk.ac.uk"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new-york-city/nyc-baby-names" TargetMode="External"/><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5" Type="http://schemas.openxmlformats.org/officeDocument/2006/relationships/hyperlink" Target="https://www.theyworkforyou.com/api/" TargetMode="External"/><Relationship Id="rId10" Type="http://schemas.openxmlformats.org/officeDocument/2006/relationships/hyperlink" Target="https://lxml.de/api/lxml.etree-module.html" TargetMode="External"/><Relationship Id="rId4" Type="http://schemas.openxmlformats.org/officeDocument/2006/relationships/hyperlink" Target="http://api.data.parliament.uk/" TargetMode="External"/><Relationship Id="rId9" Type="http://schemas.openxmlformats.org/officeDocument/2006/relationships/hyperlink" Target="https://github.com/mozilla/blea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64BD8C-9069-E34A-ABCD-48BA2F3C86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15</Pages>
  <Words>4362</Words>
  <Characters>23337</Characters>
  <Application>Microsoft Office Word</Application>
  <DocSecurity>0</DocSecurity>
  <Lines>777</Lines>
  <Paragraphs>329</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27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136</cp:revision>
  <dcterms:created xsi:type="dcterms:W3CDTF">2018-07-11T07:25:00Z</dcterms:created>
  <dcterms:modified xsi:type="dcterms:W3CDTF">2018-08-09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